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77777777" w:rsidR="006C1580" w:rsidRDefault="006C1580" w:rsidP="006C1580">
      <w:pPr>
        <w:ind w:firstLineChars="300" w:firstLine="1080"/>
        <w:rPr>
          <w:b/>
          <w:sz w:val="36"/>
          <w:szCs w:val="32"/>
          <w:u w:val="single"/>
        </w:rPr>
      </w:pPr>
      <w:r>
        <w:rPr>
          <w:rFonts w:hint="eastAsia"/>
          <w:b/>
          <w:sz w:val="36"/>
          <w:szCs w:val="32"/>
        </w:rPr>
        <w:t>题目：</w:t>
      </w:r>
      <w:r>
        <w:rPr>
          <w:rFonts w:hint="eastAsia"/>
          <w:b/>
          <w:sz w:val="36"/>
          <w:szCs w:val="32"/>
          <w:u w:val="single"/>
        </w:rPr>
        <w:t xml:space="preserve">                           </w:t>
      </w:r>
    </w:p>
    <w:p w14:paraId="41281654" w14:textId="77777777" w:rsidR="006C1580" w:rsidRDefault="006C1580" w:rsidP="006C1580">
      <w:pPr>
        <w:ind w:firstLineChars="495" w:firstLine="1782"/>
        <w:rPr>
          <w:b/>
          <w:sz w:val="32"/>
          <w:szCs w:val="32"/>
          <w:u w:val="single"/>
        </w:rPr>
      </w:pPr>
      <w:r>
        <w:rPr>
          <w:rFonts w:hint="eastAsia"/>
          <w:b/>
          <w:sz w:val="36"/>
          <w:szCs w:val="32"/>
        </w:rPr>
        <w:t xml:space="preserve">  </w:t>
      </w:r>
      <w:r>
        <w:rPr>
          <w:rFonts w:hint="eastAsia"/>
          <w:b/>
          <w:sz w:val="36"/>
          <w:szCs w:val="32"/>
          <w:u w:val="single"/>
        </w:rPr>
        <w:t xml:space="preserve">                           </w:t>
      </w:r>
    </w:p>
    <w:p w14:paraId="39ED7B2B" w14:textId="77777777" w:rsidR="006C1580" w:rsidRDefault="006C1580" w:rsidP="006C1580"/>
    <w:p w14:paraId="669AF49D" w14:textId="77777777" w:rsidR="006C1580" w:rsidRDefault="006C1580" w:rsidP="006C1580">
      <w:pPr>
        <w:ind w:firstLineChars="890" w:firstLine="2492"/>
        <w:rPr>
          <w:b/>
          <w:sz w:val="28"/>
          <w:szCs w:val="28"/>
          <w:u w:val="single"/>
        </w:rPr>
      </w:pPr>
      <w:r>
        <w:rPr>
          <w:rFonts w:hint="eastAsia"/>
          <w:b/>
          <w:sz w:val="28"/>
          <w:szCs w:val="28"/>
        </w:rPr>
        <w:t>学</w:t>
      </w:r>
      <w:r>
        <w:rPr>
          <w:rFonts w:hint="eastAsia"/>
          <w:b/>
          <w:sz w:val="28"/>
          <w:szCs w:val="28"/>
        </w:rPr>
        <w:t xml:space="preserve">    </w:t>
      </w:r>
      <w:r>
        <w:rPr>
          <w:rFonts w:hint="eastAsia"/>
          <w:b/>
          <w:sz w:val="28"/>
          <w:szCs w:val="28"/>
        </w:rPr>
        <w:t>号：</w:t>
      </w:r>
      <w:r>
        <w:rPr>
          <w:rFonts w:hint="eastAsia"/>
          <w:b/>
          <w:sz w:val="28"/>
          <w:szCs w:val="28"/>
          <w:u w:val="single"/>
        </w:rPr>
        <w:t xml:space="preserve">                 </w:t>
      </w:r>
    </w:p>
    <w:p w14:paraId="61A71CA0" w14:textId="77777777" w:rsidR="006C1580" w:rsidRDefault="006C1580" w:rsidP="006C1580">
      <w:pPr>
        <w:ind w:firstLineChars="890" w:firstLine="2492"/>
        <w:rPr>
          <w:b/>
          <w:sz w:val="28"/>
          <w:szCs w:val="28"/>
          <w:u w:val="single"/>
        </w:rPr>
      </w:pPr>
      <w:r>
        <w:rPr>
          <w:rFonts w:hint="eastAsia"/>
          <w:b/>
          <w:sz w:val="28"/>
          <w:szCs w:val="28"/>
        </w:rPr>
        <w:t>姓</w:t>
      </w:r>
      <w:r>
        <w:rPr>
          <w:rFonts w:hint="eastAsia"/>
          <w:b/>
          <w:sz w:val="28"/>
          <w:szCs w:val="28"/>
        </w:rPr>
        <w:t xml:space="preserve">    </w:t>
      </w:r>
      <w:r>
        <w:rPr>
          <w:rFonts w:hint="eastAsia"/>
          <w:b/>
          <w:sz w:val="28"/>
          <w:szCs w:val="28"/>
        </w:rPr>
        <w:t>名：</w:t>
      </w:r>
      <w:r>
        <w:rPr>
          <w:rFonts w:hint="eastAsia"/>
          <w:b/>
          <w:sz w:val="28"/>
          <w:szCs w:val="28"/>
          <w:u w:val="single"/>
        </w:rPr>
        <w:t xml:space="preserve">                 </w:t>
      </w:r>
    </w:p>
    <w:p w14:paraId="63020E0C" w14:textId="77777777" w:rsidR="006C1580" w:rsidRDefault="006C1580" w:rsidP="006C1580">
      <w:pPr>
        <w:ind w:firstLineChars="890" w:firstLine="2492"/>
        <w:rPr>
          <w:b/>
          <w:sz w:val="28"/>
          <w:szCs w:val="28"/>
          <w:u w:val="single"/>
        </w:rPr>
      </w:pPr>
      <w:r>
        <w:rPr>
          <w:rFonts w:hint="eastAsia"/>
          <w:b/>
          <w:sz w:val="28"/>
          <w:szCs w:val="28"/>
        </w:rPr>
        <w:t>专</w:t>
      </w:r>
      <w:r>
        <w:rPr>
          <w:rFonts w:hint="eastAsia"/>
          <w:b/>
          <w:sz w:val="28"/>
          <w:szCs w:val="28"/>
        </w:rPr>
        <w:t xml:space="preserve">    </w:t>
      </w:r>
      <w:r>
        <w:rPr>
          <w:rFonts w:hint="eastAsia"/>
          <w:b/>
          <w:sz w:val="28"/>
          <w:szCs w:val="28"/>
        </w:rPr>
        <w:t>业：</w:t>
      </w:r>
      <w:r>
        <w:rPr>
          <w:rFonts w:hint="eastAsia"/>
          <w:b/>
          <w:sz w:val="28"/>
          <w:szCs w:val="28"/>
          <w:u w:val="single"/>
        </w:rPr>
        <w:t xml:space="preserve">                 </w:t>
      </w:r>
    </w:p>
    <w:p w14:paraId="60E1E016" w14:textId="77777777" w:rsidR="006C1580" w:rsidRDefault="006C1580" w:rsidP="006C1580">
      <w:pPr>
        <w:ind w:firstLineChars="890" w:firstLine="2492"/>
        <w:rPr>
          <w:b/>
          <w:sz w:val="28"/>
          <w:szCs w:val="28"/>
          <w:u w:val="single"/>
        </w:rPr>
      </w:pPr>
      <w:r>
        <w:rPr>
          <w:rFonts w:hint="eastAsia"/>
          <w:b/>
          <w:sz w:val="28"/>
          <w:szCs w:val="28"/>
        </w:rPr>
        <w:t>导</w:t>
      </w:r>
      <w:r>
        <w:rPr>
          <w:rFonts w:hint="eastAsia"/>
          <w:b/>
          <w:sz w:val="28"/>
          <w:szCs w:val="28"/>
        </w:rPr>
        <w:t xml:space="preserve">    </w:t>
      </w:r>
      <w:r>
        <w:rPr>
          <w:rFonts w:hint="eastAsia"/>
          <w:b/>
          <w:sz w:val="28"/>
          <w:szCs w:val="28"/>
        </w:rPr>
        <w:t>师：</w:t>
      </w:r>
      <w:r>
        <w:rPr>
          <w:rFonts w:hint="eastAsia"/>
          <w:b/>
          <w:sz w:val="28"/>
          <w:szCs w:val="28"/>
          <w:u w:val="single"/>
        </w:rPr>
        <w:t xml:space="preserve">                 </w:t>
      </w:r>
    </w:p>
    <w:p w14:paraId="545EA440" w14:textId="77777777" w:rsidR="006C1580" w:rsidRDefault="006C1580" w:rsidP="006C1580">
      <w:pPr>
        <w:ind w:firstLineChars="890" w:firstLine="2492"/>
        <w:rPr>
          <w:b/>
          <w:sz w:val="28"/>
          <w:szCs w:val="28"/>
          <w:u w:val="single"/>
        </w:rPr>
      </w:pPr>
      <w:r>
        <w:rPr>
          <w:rFonts w:hint="eastAsia"/>
          <w:b/>
          <w:sz w:val="28"/>
          <w:szCs w:val="28"/>
        </w:rPr>
        <w:t>学</w:t>
      </w:r>
      <w:r>
        <w:rPr>
          <w:rFonts w:hint="eastAsia"/>
          <w:b/>
          <w:sz w:val="28"/>
          <w:szCs w:val="28"/>
        </w:rPr>
        <w:t xml:space="preserve">    </w:t>
      </w:r>
      <w:r>
        <w:rPr>
          <w:rFonts w:hint="eastAsia"/>
          <w:b/>
          <w:sz w:val="28"/>
          <w:szCs w:val="28"/>
        </w:rPr>
        <w:t>院：</w:t>
      </w:r>
      <w:r>
        <w:rPr>
          <w:rFonts w:hint="eastAsia"/>
          <w:b/>
          <w:sz w:val="28"/>
          <w:szCs w:val="28"/>
          <w:u w:val="single"/>
        </w:rPr>
        <w:t xml:space="preserve">                 </w:t>
      </w:r>
    </w:p>
    <w:p w14:paraId="4DD0198B" w14:textId="77777777" w:rsidR="006C1580" w:rsidRDefault="006C1580" w:rsidP="006C1580">
      <w:pPr>
        <w:ind w:firstLineChars="890" w:firstLine="2492"/>
        <w:rPr>
          <w:b/>
          <w:sz w:val="28"/>
          <w:szCs w:val="28"/>
          <w:u w:val="single"/>
        </w:rPr>
      </w:pPr>
    </w:p>
    <w:p w14:paraId="4370D1B9" w14:textId="77777777" w:rsidR="006C1580" w:rsidRDefault="006C1580" w:rsidP="006C1580">
      <w:pPr>
        <w:ind w:firstLineChars="1490" w:firstLine="4172"/>
        <w:rPr>
          <w:b/>
          <w:sz w:val="28"/>
          <w:szCs w:val="28"/>
          <w:u w:val="single"/>
        </w:rPr>
      </w:pPr>
      <w:r>
        <w:rPr>
          <w:rFonts w:hint="eastAsia"/>
          <w:b/>
          <w:sz w:val="28"/>
          <w:szCs w:val="28"/>
        </w:rPr>
        <w:t>年</w:t>
      </w:r>
      <w:r>
        <w:rPr>
          <w:rFonts w:hint="eastAsia"/>
          <w:b/>
          <w:sz w:val="28"/>
          <w:szCs w:val="28"/>
        </w:rPr>
        <w:t xml:space="preserve">   </w:t>
      </w:r>
      <w:r>
        <w:rPr>
          <w:rFonts w:hint="eastAsia"/>
          <w:b/>
          <w:sz w:val="28"/>
          <w:szCs w:val="28"/>
        </w:rPr>
        <w:t>月</w:t>
      </w:r>
      <w:r>
        <w:rPr>
          <w:rFonts w:hint="eastAsia"/>
          <w:b/>
          <w:sz w:val="28"/>
          <w:szCs w:val="28"/>
        </w:rPr>
        <w:t xml:space="preserve">    </w:t>
      </w:r>
      <w:r>
        <w:rPr>
          <w:rFonts w:hint="eastAsia"/>
          <w:b/>
          <w:sz w:val="28"/>
          <w:szCs w:val="28"/>
        </w:rPr>
        <w:t>日</w:t>
      </w:r>
    </w:p>
    <w:p w14:paraId="650AC8C1" w14:textId="77777777"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1EECDCA4"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FD9395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6017B3D" w14:textId="68049E33" w:rsidR="00D06692" w:rsidRDefault="00D06692" w:rsidP="00D06692">
      <w:pPr>
        <w:pStyle w:val="a3"/>
        <w:jc w:val="center"/>
        <w:rPr>
          <w:rFonts w:ascii="SimHei" w:eastAsia="SimHei" w:hAnsi="SimHei" w:hint="eastAsia"/>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2F395E">
      <w:pPr>
        <w:pStyle w:val="ab"/>
      </w:pPr>
      <w:r>
        <w:rPr>
          <w:rFonts w:hint="eastAsia"/>
        </w:rPr>
        <w:t>摘</w:t>
      </w:r>
      <w:r w:rsidR="004D5802">
        <w:rPr>
          <w:rFonts w:hint="eastAsia"/>
        </w:rPr>
        <w:t xml:space="preserve">  </w:t>
      </w:r>
      <w:r>
        <w:rPr>
          <w:rFonts w:hint="eastAsia"/>
        </w:rPr>
        <w:t>要</w:t>
      </w:r>
    </w:p>
    <w:p w14:paraId="13830107" w14:textId="77777777" w:rsidR="002F395E" w:rsidRPr="002F395E" w:rsidRDefault="002F395E" w:rsidP="002F395E">
      <w:pPr>
        <w:pStyle w:val="ac"/>
        <w:ind w:firstLine="560"/>
      </w:pPr>
    </w:p>
    <w:p w14:paraId="7A2ED2A1" w14:textId="2DF1D09C"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r w:rsidR="006D7297">
        <w:rPr>
          <w:rFonts w:hint="eastAsia"/>
        </w:rPr>
        <w:t>的</w:t>
      </w:r>
      <w:r w:rsidR="00851FFB">
        <w:rPr>
          <w:rFonts w:hint="eastAsia"/>
        </w:rPr>
        <w:t>用户使用，产生大量</w:t>
      </w:r>
      <w:r w:rsidR="006D7297">
        <w:rPr>
          <w:rFonts w:hint="eastAsia"/>
        </w:rPr>
        <w:t>的</w:t>
      </w:r>
      <w:r w:rsidR="00851FFB">
        <w:rPr>
          <w:rFonts w:hint="eastAsia"/>
        </w:rPr>
        <w:t>网络流量并占据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16CD27AE"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5EE787B7" w:rsidR="004C0D81" w:rsidRDefault="00870DB5" w:rsidP="009801DF">
      <w:pPr>
        <w:pStyle w:val="ac"/>
        <w:ind w:firstLine="560"/>
      </w:pPr>
      <w:r>
        <w:rPr>
          <w:rFonts w:hint="eastAsia"/>
        </w:rPr>
        <w:t>本文的三个分析</w:t>
      </w:r>
      <w:r>
        <w:t>角度，</w:t>
      </w:r>
      <w:r>
        <w:rPr>
          <w:rFonts w:hint="eastAsia"/>
        </w:rPr>
        <w:t>分别对应着</w:t>
      </w:r>
      <w:r>
        <w:t>用户在</w:t>
      </w:r>
      <w:r>
        <w:rPr>
          <w:rFonts w:hint="eastAsia"/>
        </w:rPr>
        <w:t>核心网、无线接入网以</w:t>
      </w:r>
      <w:r>
        <w:rPr>
          <w:rFonts w:hint="eastAsia"/>
        </w:rPr>
        <w:lastRenderedPageBreak/>
        <w:t>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ACBB511" w:rsidR="00E177F6" w:rsidRDefault="00C879F6" w:rsidP="009801DF">
      <w:pPr>
        <w:pStyle w:val="ac"/>
        <w:ind w:firstLine="56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236970B9"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流行度</w:t>
      </w:r>
      <w:r w:rsidR="00F42AF1" w:rsidRPr="005F2973">
        <w:rPr>
          <w:rFonts w:hint="eastAsia"/>
          <w:b/>
        </w:rPr>
        <w:t>的</w:t>
      </w:r>
      <w:r w:rsidR="005F2973" w:rsidRPr="005F2973">
        <w:rPr>
          <w:rFonts w:hint="eastAsia"/>
          <w:b/>
        </w:rPr>
        <w:t>特性进行了深入分析。</w:t>
      </w:r>
    </w:p>
    <w:p w14:paraId="490F01ED" w14:textId="1F163736" w:rsidR="002F15B5" w:rsidRDefault="00236E5C" w:rsidP="009801DF">
      <w:pPr>
        <w:pStyle w:val="ac"/>
        <w:ind w:firstLine="560"/>
      </w:pPr>
      <w:r>
        <w:rPr>
          <w:rFonts w:hint="eastAsia"/>
        </w:rPr>
        <w:t>从</w:t>
      </w:r>
      <w:r w:rsidR="007D6227">
        <w:rPr>
          <w:rFonts w:hint="eastAsia"/>
        </w:rPr>
        <w:t>视频群体</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对于视频长期播放量的影响。从视频单体角度，我们首先分析了视频</w:t>
      </w:r>
      <w:r w:rsidR="00E02E1D">
        <w:rPr>
          <w:rFonts w:hint="eastAsia"/>
        </w:rPr>
        <w:t>的</w:t>
      </w:r>
      <w:r>
        <w:rPr>
          <w:rFonts w:hint="eastAsia"/>
        </w:rPr>
        <w:t>每天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最终定义了播放量增长模式</w:t>
      </w:r>
      <w:r>
        <w:rPr>
          <w:rFonts w:hint="eastAsia"/>
        </w:rPr>
        <w:t>，</w:t>
      </w:r>
      <w:r w:rsidR="006459DA">
        <w:rPr>
          <w:rFonts w:hint="eastAsia"/>
        </w:rPr>
        <w:t>以</w:t>
      </w:r>
      <w:r>
        <w:rPr>
          <w:rFonts w:hint="eastAsia"/>
        </w:rPr>
        <w:t>描述视频</w:t>
      </w:r>
      <w:r w:rsidR="000B35F6">
        <w:rPr>
          <w:rFonts w:hint="eastAsia"/>
        </w:rPr>
        <w:t>单体</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w:t>
      </w:r>
      <w:r w:rsidR="00846FE0">
        <w:rPr>
          <w:rFonts w:hint="eastAsia"/>
        </w:rPr>
        <w:lastRenderedPageBreak/>
        <w:t>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3250C977"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3C7DC530" w14:textId="4002905D" w:rsidR="004D67F0" w:rsidRDefault="004D67F0" w:rsidP="009801DF">
      <w:pPr>
        <w:pStyle w:val="ac"/>
        <w:ind w:firstLine="560"/>
        <w:rPr>
          <w:sz w:val="24"/>
        </w:rPr>
      </w:pPr>
      <w:r>
        <w:br w:type="page"/>
      </w:r>
    </w:p>
    <w:p w14:paraId="4377EB7E" w14:textId="77777777"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0F9F3876" w:rsidR="004D67F0" w:rsidRDefault="004F0D70" w:rsidP="002F395E">
      <w:pPr>
        <w:pStyle w:val="ab"/>
      </w:pPr>
      <w:r>
        <w:rPr>
          <w:rFonts w:hint="eastAsia"/>
        </w:rPr>
        <w:t>A</w:t>
      </w:r>
      <w:r w:rsidR="007771FA">
        <w:rPr>
          <w:rFonts w:hint="eastAsia"/>
        </w:rPr>
        <w:t>BSTRACT</w:t>
      </w:r>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7D73646C"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764323">
      <w:pPr>
        <w:pStyle w:val="ac"/>
        <w:ind w:firstLine="560"/>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56CD1D4E"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7D218A2B" w:rsidR="00107039" w:rsidRPr="00B26BE3" w:rsidRDefault="00740912" w:rsidP="00764323">
      <w:pPr>
        <w:pStyle w:val="ac"/>
        <w:ind w:firstLine="56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 xml:space="preserve">ce in the network </w:t>
      </w:r>
      <w:r w:rsidR="004223C5">
        <w:lastRenderedPageBreak/>
        <w:t>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541A968F"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lastRenderedPageBreak/>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w:t>
      </w:r>
      <w:r w:rsidR="00D95341" w:rsidRPr="00D95341">
        <w:lastRenderedPageBreak/>
        <w:t xml:space="preserve">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0B8B1CA8"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416B60E8" w14:textId="15D89FEE" w:rsidR="00A833E2" w:rsidRDefault="00A833E2" w:rsidP="00A833E2">
      <w:pPr>
        <w:pStyle w:val="ad"/>
        <w:rPr>
          <w:rFonts w:hint="eastAsia"/>
        </w:rPr>
      </w:pPr>
      <w:r>
        <w:rPr>
          <w:rFonts w:hint="eastAsia"/>
        </w:rPr>
        <w:lastRenderedPageBreak/>
        <w:t>目录</w:t>
      </w:r>
    </w:p>
    <w:p w14:paraId="327C1F4A" w14:textId="77777777" w:rsidR="00A833E2" w:rsidRDefault="00A833E2" w:rsidP="00A833E2">
      <w:pPr>
        <w:pStyle w:val="a3"/>
        <w:rPr>
          <w:rFonts w:hint="eastAsia"/>
        </w:rPr>
      </w:pPr>
    </w:p>
    <w:p w14:paraId="5EC92BB4" w14:textId="77777777" w:rsidR="00A833E2" w:rsidRDefault="00A833E2" w:rsidP="00A833E2">
      <w:pPr>
        <w:pStyle w:val="a3"/>
        <w:rPr>
          <w:rFonts w:hint="eastAsia"/>
        </w:rPr>
      </w:pPr>
    </w:p>
    <w:p w14:paraId="669E7FB7" w14:textId="77777777" w:rsidR="00A833E2" w:rsidRDefault="00A833E2" w:rsidP="00A833E2">
      <w:pPr>
        <w:pStyle w:val="a3"/>
        <w:rPr>
          <w:rFonts w:hint="eastAsia"/>
        </w:rPr>
      </w:pPr>
    </w:p>
    <w:p w14:paraId="5CCCF340" w14:textId="3D9CBC49" w:rsidR="00A833E2" w:rsidRPr="00A833E2" w:rsidRDefault="00A833E2" w:rsidP="00A833E2">
      <w:pPr>
        <w:widowControl/>
        <w:jc w:val="left"/>
        <w:rPr>
          <w:rFonts w:ascii="Times New Roman" w:eastAsia="宋体" w:hAnsi="Times New Roman" w:hint="eastAsia"/>
          <w:sz w:val="24"/>
        </w:rPr>
      </w:pPr>
      <w:r>
        <w:br w:type="page"/>
      </w:r>
    </w:p>
    <w:p w14:paraId="18F3E061" w14:textId="77777777" w:rsidR="008F0DF1" w:rsidRDefault="008F0DF1" w:rsidP="0006357B">
      <w:pPr>
        <w:pStyle w:val="-"/>
        <w:spacing w:before="312" w:after="624"/>
        <w:sectPr w:rsidR="008F0DF1" w:rsidSect="008F0DF1">
          <w:footerReference w:type="even" r:id="rId10"/>
          <w:pgSz w:w="11906" w:h="16838"/>
          <w:pgMar w:top="1440" w:right="1800" w:bottom="1440" w:left="1800" w:header="851" w:footer="992" w:gutter="0"/>
          <w:pgNumType w:start="1"/>
          <w:cols w:space="425"/>
          <w:docGrid w:type="lines" w:linePitch="312"/>
        </w:sectPr>
      </w:pPr>
    </w:p>
    <w:p w14:paraId="1C0A5FF1" w14:textId="5B95B2A9"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085C135B"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0910C2">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5F215FC4"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62999">
        <w:rPr>
          <w:rFonts w:hint="eastAsia"/>
        </w:rPr>
        <w:t>的</w:t>
      </w:r>
      <w:r w:rsidR="00D7349F">
        <w:rPr>
          <w:rFonts w:hint="eastAsia"/>
        </w:rPr>
        <w:t>互联网技术</w:t>
      </w:r>
      <w:r w:rsidR="003821C5">
        <w:rPr>
          <w:rFonts w:hint="eastAsia"/>
        </w:rPr>
        <w:t>虽然</w:t>
      </w:r>
      <w:r w:rsidR="00D7349F">
        <w:rPr>
          <w:rFonts w:hint="eastAsia"/>
        </w:rPr>
        <w:t>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互联网用户数</w:t>
      </w:r>
      <w:r w:rsidR="00370E5C">
        <w:rPr>
          <w:rFonts w:hint="eastAsia"/>
        </w:rPr>
        <w:t>逐年</w:t>
      </w:r>
      <w:r w:rsidR="00CA2052">
        <w:rPr>
          <w:rFonts w:hint="eastAsia"/>
        </w:rPr>
        <w:t>保持增</w:t>
      </w:r>
      <w:r w:rsidR="00CA2052">
        <w:rPr>
          <w:rFonts w:hint="eastAsia"/>
        </w:rPr>
        <w:lastRenderedPageBreak/>
        <w:t>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的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7E2815F1"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1DE1790C"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例如</w:t>
      </w:r>
      <w:r w:rsidR="005C0274">
        <w:rPr>
          <w:rFonts w:hint="eastAsia"/>
        </w:rPr>
        <w:t>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11CA1">
        <w:rPr>
          <w:rFonts w:hint="eastAsia"/>
        </w:rPr>
        <w:t>通过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193E3C98"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w:t>
      </w:r>
      <w:r w:rsidR="002273DC">
        <w:rPr>
          <w:rFonts w:hint="eastAsia"/>
        </w:rPr>
        <w:t>的</w:t>
      </w:r>
      <w:r w:rsidR="00392992">
        <w:rPr>
          <w:rFonts w:hint="eastAsia"/>
        </w:rPr>
        <w:t>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2273DC">
        <w:rPr>
          <w:rFonts w:hint="eastAsia"/>
        </w:rPr>
        <w:t>且，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0755B18D"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53173D0E"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50D81">
        <w:rPr>
          <w:rFonts w:hint="eastAsia"/>
        </w:rPr>
        <w:t>现行</w:t>
      </w:r>
      <w:r w:rsidR="00BD064B">
        <w:rPr>
          <w:rFonts w:hint="eastAsia"/>
        </w:rPr>
        <w:t>使用</w:t>
      </w:r>
      <w:r w:rsidR="003C009E">
        <w:rPr>
          <w:rFonts w:hint="eastAsia"/>
        </w:rPr>
        <w:t>的视频分发策略进行分析</w:t>
      </w:r>
      <w:r w:rsidR="00E6359D">
        <w:rPr>
          <w:rFonts w:hint="eastAsia"/>
        </w:rPr>
        <w:t>，并</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dHJhbnNhY3Rpb25zIG9uIG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5D0EF4">
        <w:instrText xml:space="preserve"> ADDIN EN.CITE </w:instrText>
      </w:r>
      <w:r w:rsidR="005D0EF4">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dHJhbnNhY3Rpb25zIG9uIG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5D0EF4">
        <w:instrText xml:space="preserve"> ADDIN EN.CITE.DATA </w:instrText>
      </w:r>
      <w:r w:rsidR="005D0EF4">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w:t>
      </w:r>
      <w:r w:rsidR="006D65E3">
        <w:rPr>
          <w:rFonts w:hint="eastAsia"/>
        </w:rPr>
        <w:t>进一步</w:t>
      </w:r>
      <w:r w:rsidR="00253650">
        <w:rPr>
          <w:rFonts w:hint="eastAsia"/>
        </w:rPr>
        <w:t>提高视频分发的性能。</w:t>
      </w:r>
    </w:p>
    <w:p w14:paraId="4FA18E6F" w14:textId="7FA55E2F"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5D0EF4">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116A8CDC"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5D0EF4">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jb25mZXJlbmNl
IG9uIEludGVybmV0IG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EyMzwvUmVjTnVtPjxyZWNvcmQ+PHJlYy1u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jb25mZXJlbmNl
IG9uIEludGVybmV0IG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EyMzwvUmVjTnVtPjxyZWNvcmQ+PHJlYy1u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b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b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GNvbmZlcmVuY2Ugb24gSW50ZXJuZXQgb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5D0EF4">
        <w:instrText xml:space="preserve"> ADDIN EN.CITE </w:instrText>
      </w:r>
      <w:r w:rsidR="005D0EF4">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GNvbmZlcmVuY2Ugb24gSW50ZXJuZXQgb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GNv
bmZlcmVuY2Ugb24gSW50ZXJuZXQgb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GNv
bmZlcmVuY2Ugb24gSW50ZXJuZXQgb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j
b25mZXJlbmNlIG9uIEludGVybmV0IG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uZXR3b3Jr
IGFuZCBzZXJ2aWNlIG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5D0EF4">
        <w:instrText xml:space="preserve"> ADDIN EN.CITE </w:instrText>
      </w:r>
      <w:r w:rsidR="005D0EF4">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j
b25mZXJlbmNlIG9uIEludGVybmV0IG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uZXR3b3Jr
IGFuZCBzZXJ2aWNlIG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3DE778BD"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Y29uZmVyZW5jZSBvbiBJbnRlcm5ldCBt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5D0EF4">
        <w:instrText xml:space="preserve"> ADDIN EN.CITE </w:instrText>
      </w:r>
      <w:r w:rsidR="005D0EF4">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Y29uZmVyZW5jZSBvbiBJbnRlcm5ldCBt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5D0EF4">
        <w:instrText xml:space="preserve"> ADDIN EN.CITE.DATA </w:instrText>
      </w:r>
      <w:r w:rsidR="005D0EF4">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jb25mZXJlbmNlIG9uIEluZm9ybWF0aW9uIGFuZCBrbm93bGVkZ2Ugb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5D0EF4">
        <w:instrText xml:space="preserve"> ADDIN EN.CITE </w:instrText>
      </w:r>
      <w:r w:rsidR="005D0EF4">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jb25mZXJlbmNlIG9uIEluZm9ybWF0aW9uIGFuZCBrbm93bGVkZ2Ugb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5D0EF4">
        <w:instrText xml:space="preserve"> ADDIN EN.CITE.DATA </w:instrText>
      </w:r>
      <w:r w:rsidR="005D0EF4">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5D0EF4">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5F37394"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6CA2B6E"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0910C2">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7421BA1B"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5D0EF4">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0910C2">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0910C2">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1601D2D8" w:rsidR="009C1451" w:rsidRDefault="009C1451" w:rsidP="009C1451">
      <w:pPr>
        <w:pStyle w:val="-0"/>
        <w:spacing w:before="312" w:after="312"/>
      </w:pPr>
      <w:r>
        <w:t>论文结构</w:t>
      </w:r>
    </w:p>
    <w:p w14:paraId="6AB16635" w14:textId="4B413A72" w:rsidR="00816CB1" w:rsidRPr="00C8030A" w:rsidRDefault="00C8030A" w:rsidP="00C8030A">
      <w:pPr>
        <w:pStyle w:val="a3"/>
        <w:ind w:left="420"/>
      </w:pPr>
      <w:r>
        <w:rPr>
          <w:rFonts w:hint="eastAsia"/>
        </w:rPr>
        <w:t>本文共分为六章，论文组织结构如题</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052D3A0"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0910C2">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34F2B1BA"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w:t>
      </w:r>
      <w:r w:rsidR="005C79C4">
        <w:rPr>
          <w:rFonts w:hint="eastAsia"/>
        </w:rPr>
        <w:t>各类</w:t>
      </w:r>
      <w:r w:rsidR="00CD575F">
        <w:rPr>
          <w:rFonts w:hint="eastAsia"/>
        </w:rPr>
        <w:t>通信报文进行了识别与分析。</w:t>
      </w:r>
    </w:p>
    <w:p w14:paraId="62473C36" w14:textId="3465514F" w:rsidR="0006357B" w:rsidRDefault="00BB2E61" w:rsidP="0006357B">
      <w:pPr>
        <w:pStyle w:val="-0"/>
        <w:spacing w:before="312" w:after="312"/>
      </w:pPr>
      <w:r>
        <w:rPr>
          <w:rFonts w:hint="eastAsia"/>
        </w:rPr>
        <w:t>业务架构</w:t>
      </w:r>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910C2">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6F20B5DE"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5D0EF4">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 conference&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5D0EF4">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54CF8990"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0910C2">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AE7DCAE"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910C2">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3A0CB5D"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2CD829DC"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4F94C6C6" w14:textId="1B836D66" w:rsidR="000A13EB" w:rsidRDefault="00333E5F" w:rsidP="000910C2">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411FA23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5D0EF4">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0910C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0910C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A31DEB3"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rPr>
              <w:rFonts w:ascii="Cambria Math" w:hAnsi="Cambria Math"/>
            </w: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lastRenderedPageBreak/>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0910C2">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w:t>
      </w:r>
      <w:r w:rsidR="00275731">
        <w:lastRenderedPageBreak/>
        <w:t>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0910C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0910C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29F072CC"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901546">
        <w:rPr>
          <w:rFonts w:hint="eastAsia"/>
        </w:rPr>
        <w:t>、实现视频</w:t>
      </w:r>
      <w:r w:rsidR="00901546">
        <w:rPr>
          <w:rFonts w:hint="eastAsia"/>
        </w:rPr>
        <w:lastRenderedPageBreak/>
        <w:t>分发</w:t>
      </w:r>
      <w:r w:rsidR="00D379D7">
        <w:t>最</w:t>
      </w:r>
      <w:r w:rsidR="008D65EE">
        <w:t>简单</w:t>
      </w:r>
      <w:r w:rsidR="00901546">
        <w:rPr>
          <w:rFonts w:hint="eastAsia"/>
        </w:rPr>
        <w:t>的</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lastRenderedPageBreak/>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4D580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4D580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4D580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4D580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4D580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4D5802"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 xml:space="preserve">“Referer: </w:t>
      </w:r>
      <w:r w:rsidR="00141C30">
        <w:lastRenderedPageBreak/>
        <w:t>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0910C2">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lastRenderedPageBreak/>
        <w:t>预处理</w:t>
      </w:r>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lastRenderedPageBreak/>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lastRenderedPageBreak/>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0910C2">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487F7D29"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5D0EF4">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number&gt;1995&lt;/number&gt;&lt;dates&gt;&lt;year&gt;1995&lt;/year&gt;&lt;/dates&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43717069"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2BD0A3AD"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5D0EF4">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 conference&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479CFED1"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EDA295E"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5D0EF4">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0910C2">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504C991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1B87294A" w:rsidR="007648B2" w:rsidRDefault="007648B2" w:rsidP="007C0C5B">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lastRenderedPageBreak/>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CE070B">
        <w:instrText xml:space="preserve"> ADDIN EN.CITE &lt;EndNote&gt;&lt;Cite ExcludeYear="1"&gt;&lt;Author&gt;Youku&lt;/Author&gt;&lt;RecNum&gt;79&lt;/RecNum&gt;&lt;DisplayText&gt;&lt;style face="superscript"&gt;[74]&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CE070B" w:rsidRPr="00CE070B">
        <w:rPr>
          <w:noProof/>
          <w:vertAlign w:val="superscript"/>
        </w:rPr>
        <w:t>[74]</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0910C2">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32123B3B"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CE070B">
        <w:instrText xml:space="preserve"> ADDIN EN.CITE &lt;EndNote&gt;&lt;Cite&gt;&lt;Author&gt;Lorenz&lt;/Author&gt;&lt;Year&gt;1905&lt;/Year&gt;&lt;RecNum&gt;24&lt;/RecNum&gt;&lt;DisplayText&gt;&lt;style face="superscript"&gt;[75]&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CE070B" w:rsidRPr="00CE070B">
        <w:rPr>
          <w:noProof/>
          <w:vertAlign w:val="superscript"/>
        </w:rPr>
        <w:t>[75]</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4D5802"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3D511BC9" w:rsidR="000D27F7" w:rsidRDefault="00502E07" w:rsidP="00F84B99">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5D0EF4">
        <w:instrText xml:space="preserve"> ADDIN EN.CITE &lt;EndNote&gt;&lt;Cite&gt;&lt;Author&gt;Louail&lt;/Author&gt;&lt;Year&gt;2014&lt;/Year&gt;&lt;RecNum&gt;27&lt;/RecNum&gt;&lt;DisplayText&gt;&lt;style face="superscript"&gt;[76]&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CE070B" w:rsidRPr="00CE070B">
        <w:rPr>
          <w:noProof/>
          <w:vertAlign w:val="superscript"/>
        </w:rPr>
        <w:t>[76]</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0910C2">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P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w:t>
      </w:r>
      <w:r w:rsidR="00983AF9">
        <w:rPr>
          <w:rFonts w:hint="eastAsia"/>
        </w:rPr>
        <w:lastRenderedPageBreak/>
        <w:t>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0910C2">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w:t>
      </w:r>
      <w:r w:rsidR="0053310A">
        <w:rPr>
          <w:rFonts w:hint="eastAsia"/>
        </w:rPr>
        <w:lastRenderedPageBreak/>
        <w:t>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0910C2">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43BC1AE3"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E070B">
        <w:instrText xml:space="preserve"> ADDIN EN.CITE &lt;EndNote&gt;&lt;Cite&gt;&lt;Author&gt;Lomax&lt;/Author&gt;&lt;Year&gt;1954&lt;/Year&gt;&lt;RecNum&gt;26&lt;/RecNum&gt;&lt;DisplayText&gt;&lt;style face="superscript"&gt;[77]&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E070B" w:rsidRPr="00CE070B">
        <w:rPr>
          <w:noProof/>
          <w:vertAlign w:val="superscript"/>
        </w:rPr>
        <w:t>[77]</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0910C2">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0910C2">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w:t>
      </w:r>
      <w:r w:rsidR="0045010F">
        <w:rPr>
          <w:rFonts w:hint="eastAsia"/>
        </w:rPr>
        <w:lastRenderedPageBreak/>
        <w:t>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7">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0910C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0910C2">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2D6E309A"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954DC1">
        <w:rPr>
          <w:rFonts w:hint="eastAsia"/>
        </w:rPr>
        <w:t>基于此</w:t>
      </w:r>
      <w:r w:rsidR="00CD5E5B">
        <w:rPr>
          <w:rFonts w:hint="eastAsia"/>
        </w:rPr>
        <w:t>优化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0910C2">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4FFA218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2499E84"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w:t>
      </w:r>
      <w:r w:rsidR="00B94FB2">
        <w:rPr>
          <w:rFonts w:hint="eastAsia"/>
        </w:rPr>
        <w:t>4</w:t>
      </w:r>
      <w:r>
        <w:t>)</w:t>
      </w:r>
    </w:p>
    <w:p w14:paraId="69E27425" w14:textId="5FBEA935" w:rsidR="00CB38F5" w:rsidRPr="00CB7040" w:rsidRDefault="004D5802"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w:t>
      </w:r>
      <w:r w:rsidR="00B94FB2">
        <w:rPr>
          <w:rFonts w:hint="eastAsia"/>
        </w:rPr>
        <w:t>5</w:t>
      </w:r>
      <w:r w:rsidR="004F50F7">
        <w:t>)</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1F834AB5" w:rsidR="000A551F" w:rsidRPr="00FB6FD5" w:rsidRDefault="00E51B5C" w:rsidP="00FB6FD5">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并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lastRenderedPageBreak/>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0910C2">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0910C2">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2DB04FB" w:rsidR="00251B8D" w:rsidRDefault="004D5802"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w:t>
      </w:r>
      <w:r w:rsidR="00B94FB2">
        <w:rPr>
          <w:rFonts w:hint="eastAsia"/>
        </w:rPr>
        <w:t>6</w:t>
      </w:r>
      <w:r w:rsidR="00D429BA">
        <w:t>)</w:t>
      </w:r>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w:t>
      </w:r>
      <w:r w:rsidR="00F02CDC">
        <w:rPr>
          <w:rFonts w:hint="eastAsia"/>
        </w:rPr>
        <w:lastRenderedPageBreak/>
        <w:t>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0910C2">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3F84A1DF"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CC4FCF" w:rsidR="00777496" w:rsidRPr="00777496" w:rsidRDefault="004D5802"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w:t>
      </w:r>
      <w:r w:rsidR="00B94FB2">
        <w:rPr>
          <w:rFonts w:hint="eastAsia"/>
        </w:rPr>
        <w:t>7</w:t>
      </w:r>
      <w:r w:rsidR="00777496">
        <w:t>)</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w:t>
      </w:r>
      <w:r w:rsidR="00005462">
        <w:rPr>
          <w:rFonts w:hint="eastAsia"/>
        </w:rPr>
        <w:lastRenderedPageBreak/>
        <w:t>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47DCC3C3" w:rsidR="003647C4" w:rsidRDefault="003647C4" w:rsidP="003647C4">
      <w:pPr>
        <w:pStyle w:val="a3"/>
        <w:jc w:val="center"/>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4D580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4D580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4D580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4D580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4D580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4D5802"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2E4ECCAF" w:rsidR="00C1445A" w:rsidRDefault="00082107" w:rsidP="00056A75">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0910C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5FCB3F97" w14:textId="02FB091E" w:rsidR="00240F0D" w:rsidRDefault="00240F0D" w:rsidP="00240F0D">
      <w:pPr>
        <w:pStyle w:val="a3"/>
        <w:jc w:val="center"/>
      </w:pPr>
      <w:r>
        <w:rPr>
          <w:rFonts w:hint="eastAsia"/>
        </w:rPr>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62C17914"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lastRenderedPageBreak/>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0910C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6781306F" w:rsidR="008813AD" w:rsidRDefault="00DF5119" w:rsidP="00BC641A">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5D0EF4">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0910C2">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33FCEB88" w:rsidR="002F4370" w:rsidRDefault="004D5802"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w:t>
      </w:r>
      <w:r w:rsidR="00B94FB2">
        <w:rPr>
          <w:rFonts w:hint="eastAsia"/>
        </w:rPr>
        <w:t>8</w:t>
      </w:r>
      <w:r w:rsidR="00D044AE">
        <w:t>)</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51BF7343" w:rsidR="0086286C" w:rsidRPr="00F71F37" w:rsidRDefault="006A6FA6" w:rsidP="00C72630">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4835B1A2" w:rsidR="00526474" w:rsidRDefault="00526474" w:rsidP="000910C2">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29A5581C"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CE070B">
        <w:instrText xml:space="preserve"> ADDIN EN.CITE &lt;EndNote&gt;&lt;Cite&gt;&lt;Author&gt;Venn&lt;/Author&gt;&lt;Year&gt;1880&lt;/Year&gt;&lt;RecNum&gt;130&lt;/RecNum&gt;&lt;DisplayText&gt;&lt;style face="superscript"&gt;[78]&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CE070B" w:rsidRPr="00CE070B">
        <w:rPr>
          <w:noProof/>
          <w:vertAlign w:val="superscript"/>
        </w:rPr>
        <w:t>[78]</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0910C2">
      <w:pPr>
        <w:pStyle w:val="a6"/>
      </w:pPr>
      <w:r>
        <w:rPr>
          <w:rFonts w:hint="eastAsia"/>
        </w:rPr>
        <w:lastRenderedPageBreak/>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12C3BF2" w:rsidR="00BB46BD" w:rsidRDefault="00071B56" w:rsidP="0030303E">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0910C2">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1DE52259" w:rsidR="00A53F63" w:rsidRDefault="00702489" w:rsidP="00CA0755">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lastRenderedPageBreak/>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69A580AD" w14:textId="3E1647CE" w:rsidR="001D5201" w:rsidRDefault="00DF0AFD" w:rsidP="00953ED7">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5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0910C2">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6092B0CF" w:rsidR="005E2615" w:rsidRPr="006C14D2"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w:t>
      </w:r>
      <w:r w:rsidR="0087398F">
        <w:rPr>
          <w:rFonts w:hint="eastAsia"/>
        </w:rPr>
        <w:lastRenderedPageBreak/>
        <w:t>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7E87534C" w:rsidR="00EE0996" w:rsidRPr="000E4679"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5D0EF4">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5D0EF4">
        <w:instrText xml:space="preserve"> ADDIN EN.CITE &lt;EndNote&gt;&lt;Cite&gt;&lt;Author&gt;Wilson&lt;/Author&gt;&lt;Year&gt;2009&lt;/Year&gt;&lt;RecNum&gt;33&lt;/RecNum&gt;&lt;DisplayText&gt;&lt;style face="superscript"&gt;[79]&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CE070B" w:rsidRPr="00CE070B">
        <w:rPr>
          <w:noProof/>
          <w:vertAlign w:val="superscript"/>
        </w:rPr>
        <w:t>[79]</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w:t>
      </w:r>
      <w:r w:rsidR="006A4119">
        <w:rPr>
          <w:rFonts w:hint="eastAsia"/>
        </w:rPr>
        <w:lastRenderedPageBreak/>
        <w:t>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5D0EF4">
        <w:instrText xml:space="preserve"> ADDIN EN.CITE &lt;EndNote&gt;&lt;Cite&gt;&lt;Author&gt;Kwak&lt;/Author&gt;&lt;Year&gt;2010&lt;/Year&gt;&lt;RecNum&gt;34&lt;/RecNum&gt;&lt;DisplayText&gt;&lt;style face="superscript"&gt;[80]&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CE070B" w:rsidRPr="00CE070B">
        <w:rPr>
          <w:noProof/>
          <w:vertAlign w:val="superscript"/>
        </w:rPr>
        <w:t>[8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Pr="00DC5F28"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093B2C33" w:rsidR="00AB6574" w:rsidRDefault="00C27AB5" w:rsidP="00C860DE">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0910C2">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04A5512C" w:rsidR="00715A64" w:rsidRDefault="00FE7E44" w:rsidP="00D90BDB">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4C7136D3" w:rsidR="00D20F1C" w:rsidRDefault="003D715B" w:rsidP="000910C2">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7E96B688" w14:textId="77777777" w:rsidR="00D20F1C" w:rsidRDefault="00D20F1C" w:rsidP="00D20F1C">
      <w:pPr>
        <w:pStyle w:val="a3"/>
        <w:jc w:val="center"/>
      </w:pP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B4B973F" w:rsidR="00A57745" w:rsidRDefault="00EC7BCE" w:rsidP="00A57745">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6092441F" w:rsidR="00A57745" w:rsidRDefault="006D2A62" w:rsidP="000910C2">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36D52017" w14:textId="77777777" w:rsidR="00A57745" w:rsidRDefault="00A57745" w:rsidP="00A57745">
      <w:pPr>
        <w:pStyle w:val="a3"/>
        <w:jc w:val="center"/>
      </w:pPr>
    </w:p>
    <w:p w14:paraId="5E9406BA" w14:textId="2876A37F" w:rsidR="00965E9F" w:rsidRPr="00FD6908"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CE070B">
        <w:instrText xml:space="preserve"> ADDIN EN.CITE &lt;EndNote&gt;&lt;Cite&gt;&lt;Author&gt;Juran&lt;/Author&gt;&lt;Year&gt;1954&lt;/Year&gt;&lt;RecNum&gt;37&lt;/RecNum&gt;&lt;DisplayText&gt;&lt;style face="superscript"&gt;[81]&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CE070B" w:rsidRPr="00CE070B">
        <w:rPr>
          <w:noProof/>
          <w:vertAlign w:val="superscript"/>
        </w:rPr>
        <w:t>[81]</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3C00DA0C"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2667A4">
        <w:rPr>
          <w:rFonts w:hint="eastAsia"/>
        </w:rPr>
        <w:t>量</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w:t>
      </w:r>
      <w:r w:rsidR="00175C5B">
        <w:rPr>
          <w:rFonts w:hint="eastAsia"/>
        </w:rPr>
        <w:lastRenderedPageBreak/>
        <w:t>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29A8C486" w14:textId="77777777" w:rsidR="00934729" w:rsidRDefault="00934729" w:rsidP="002D0FA9">
      <w:pPr>
        <w:pStyle w:val="a3"/>
        <w:jc w:val="center"/>
      </w:pPr>
    </w:p>
    <w:p w14:paraId="7360537A" w14:textId="11FE3462" w:rsidR="002D0FA9" w:rsidRDefault="000D19A4" w:rsidP="002D0FA9">
      <w:pPr>
        <w:pStyle w:val="a3"/>
        <w:jc w:val="center"/>
      </w:pPr>
      <w:r>
        <w:rPr>
          <w:rFonts w:hint="eastAsia"/>
        </w:rPr>
        <w:t>表</w:t>
      </w:r>
      <w:r>
        <w:rPr>
          <w:rFonts w:hint="eastAsia"/>
        </w:rPr>
        <w:t>5-</w:t>
      </w:r>
      <w:r w:rsidR="000163A3">
        <w:rPr>
          <w:rFonts w:hint="eastAsia"/>
        </w:rPr>
        <w:t>1</w:t>
      </w:r>
      <w:r w:rsidR="00172C72">
        <w:rPr>
          <w:rFonts w:hint="eastAsia"/>
        </w:rPr>
        <w:t xml:space="preserve"> </w:t>
      </w:r>
      <w:r w:rsidR="00172C72">
        <w:rPr>
          <w:rFonts w:hint="eastAsia"/>
        </w:rPr>
        <w:t>上传视频与播放视频的种类与时长对比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6B246CD5" w:rsidR="008C58C8" w:rsidRPr="004F50F7" w:rsidRDefault="004D5802"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1</w:t>
      </w:r>
      <w:r w:rsidR="008C58C8">
        <w:t>)</w:t>
      </w:r>
    </w:p>
    <w:p w14:paraId="4C489088" w14:textId="3B18E2FB" w:rsidR="008C58C8" w:rsidRPr="00CB7040" w:rsidRDefault="004D5802"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2</w:t>
      </w:r>
      <w:r w:rsidR="008C58C8">
        <w:t>)</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2C60732B" w:rsidR="001648C7" w:rsidRPr="001648C7" w:rsidRDefault="00203E1A" w:rsidP="008C58C8">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0910C2">
      <w:pPr>
        <w:pStyle w:val="a6"/>
      </w:pPr>
      <w:r>
        <w:rPr>
          <w:rFonts w:hint="eastAsia"/>
        </w:rPr>
        <w:lastRenderedPageBreak/>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59DD371C" w14:textId="2012C061" w:rsidR="00CE13E9" w:rsidRDefault="000C23E2" w:rsidP="00D9524F">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0910C2">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10DFAE45"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w:t>
      </w:r>
      <w:r w:rsidR="004A7BF0">
        <w:rPr>
          <w:rFonts w:hint="eastAsia"/>
        </w:rPr>
        <w:lastRenderedPageBreak/>
        <w:t>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yLCA4M1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5D0EF4">
        <w:instrText xml:space="preserve"> ADDIN EN.CITE </w:instrText>
      </w:r>
      <w:r w:rsidR="005D0EF4">
        <w:fldChar w:fldCharType="begin">
          <w:fldData xml:space="preserve">PEVuZE5vdGU+PENpdGU+PEF1dGhvcj5BZGFtaWM8L0F1dGhvcj48WWVhcj4yMDAyPC9ZZWFyPjxS
ZWNOdW0+Mzk8L1JlY051bT48RGlzcGxheVRleHQ+PHN0eWxlIGZhY2U9InN1cGVyc2NyaXB0Ij5b
MzEsIDgyLCA4M1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5D0EF4">
        <w:instrText xml:space="preserve"> ADDIN EN.CITE.DATA </w:instrText>
      </w:r>
      <w:r w:rsidR="005D0EF4">
        <w:fldChar w:fldCharType="end"/>
      </w:r>
      <w:r w:rsidR="00E70EDD">
        <w:fldChar w:fldCharType="separate"/>
      </w:r>
      <w:r w:rsidR="00CE070B" w:rsidRPr="00CE070B">
        <w:rPr>
          <w:noProof/>
          <w:vertAlign w:val="superscript"/>
        </w:rPr>
        <w:t>[31, 82, 83]</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5D0EF4">
        <w:instrText xml:space="preserve"> ADDIN EN.CITE &lt;EndNote&gt;&lt;Cite&gt;&lt;Author&gt;Powers&lt;/Author&gt;&lt;Year&gt;1998&lt;/Year&gt;&lt;RecNum&gt;38&lt;/RecNum&gt;&lt;DisplayText&gt;&lt;style face="superscript"&gt;[84]&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CE070B" w:rsidRPr="00CE070B">
        <w:rPr>
          <w:noProof/>
          <w:vertAlign w:val="superscript"/>
        </w:rPr>
        <w:t>[84]</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5EA6D6E2" w:rsidR="008A706B" w:rsidRPr="008A706B" w:rsidRDefault="004D5802"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w:t>
      </w:r>
      <w:r w:rsidR="000163A3">
        <w:rPr>
          <w:rFonts w:hint="eastAsia"/>
        </w:rPr>
        <w:t>3</w:t>
      </w:r>
      <w:r w:rsidR="008A706B">
        <w:t>)</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1388969E"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w:t>
      </w:r>
      <w:r w:rsidR="000163A3">
        <w:rPr>
          <w:rFonts w:hint="eastAsia"/>
        </w:rPr>
        <w:t>4</w:t>
      </w:r>
      <w:r>
        <w:t>)</w:t>
      </w:r>
    </w:p>
    <w:p w14:paraId="6A3118AE" w14:textId="13CE16D9" w:rsidR="00B95FBC" w:rsidRPr="00B95FBC" w:rsidRDefault="00B95FBC" w:rsidP="00D7591B">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3AB4A2F" w:rsidR="00121180" w:rsidRPr="00F82F9D" w:rsidRDefault="00121180" w:rsidP="000910C2">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53513F22" w14:textId="77777777" w:rsidR="00121180" w:rsidRDefault="00121180" w:rsidP="00F2622C">
      <w:pPr>
        <w:pStyle w:val="a3"/>
        <w:jc w:val="center"/>
      </w:pPr>
    </w:p>
    <w:p w14:paraId="42D453D5" w14:textId="46957986"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w:t>
      </w:r>
      <w:r w:rsidR="002C1668">
        <w:rPr>
          <w:rFonts w:hint="eastAsia"/>
        </w:rPr>
        <w:lastRenderedPageBreak/>
        <w:t>重尾部分，我们引入了一个指数模型</w:t>
      </w:r>
      <w:r w:rsidR="00D33AE1">
        <w:rPr>
          <w:rFonts w:hint="eastAsia"/>
        </w:rPr>
        <w:t>。</w:t>
      </w:r>
      <w:r w:rsidR="00BE6D7A">
        <w:rPr>
          <w:rFonts w:hint="eastAsia"/>
        </w:rPr>
        <w:t>具体模型函数如下。</w:t>
      </w:r>
    </w:p>
    <w:p w14:paraId="67F0111F" w14:textId="78C2D97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w:t>
      </w:r>
      <w:r w:rsidR="000163A3">
        <w:rPr>
          <w:rFonts w:hint="eastAsia"/>
        </w:rPr>
        <w:t>5</w:t>
      </w:r>
      <w:r>
        <w:t>)</w:t>
      </w:r>
    </w:p>
    <w:p w14:paraId="7FCDD35C" w14:textId="30A1779F"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3F952208"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6924BE">
        <w:rPr>
          <w:rFonts w:hint="eastAsia"/>
        </w:rPr>
        <w:t>量</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0E4EB305"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A735F6">
        <w:instrText xml:space="preserve"> ADDIN EN.CITE &lt;EndNote&gt;&lt;Cite&gt;&lt;Author&gt;Papoulis&lt;/Author&gt;&lt;Year&gt;2002&lt;/Year&gt;&lt;RecNum&gt;41&lt;/RecNum&gt;&lt;DisplayText&gt;&lt;style face="superscript"&gt;[85]&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CE070B" w:rsidRPr="00CE070B">
        <w:rPr>
          <w:noProof/>
          <w:vertAlign w:val="superscript"/>
        </w:rPr>
        <w:t>[85]</w:t>
      </w:r>
      <w:r w:rsidR="00002560">
        <w:fldChar w:fldCharType="end"/>
      </w:r>
      <w:r w:rsidR="00264851">
        <w:rPr>
          <w:rFonts w:hint="eastAsia"/>
        </w:rPr>
        <w:t>。</w:t>
      </w:r>
      <w:r w:rsidR="00DE2750">
        <w:t>Weibull</w:t>
      </w:r>
      <w:r w:rsidR="00A13669">
        <w:rPr>
          <w:rFonts w:hint="eastAsia"/>
        </w:rPr>
        <w:t>分布的概率密度函数如下：</w:t>
      </w:r>
    </w:p>
    <w:p w14:paraId="49373799" w14:textId="4B1999CA" w:rsidR="00CF16A5" w:rsidRDefault="0032451C" w:rsidP="00A13669">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w:t>
      </w:r>
      <w:r w:rsidR="000163A3">
        <w:rPr>
          <w:rFonts w:hint="eastAsia"/>
        </w:rPr>
        <w:t>6</w:t>
      </w:r>
      <w:r w:rsidR="00A13669">
        <w:t>)</w:t>
      </w:r>
    </w:p>
    <w:p w14:paraId="6B308146" w14:textId="0D78368F"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lastRenderedPageBreak/>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047C4F39" w:rsidR="00212C5F" w:rsidRDefault="00212C5F" w:rsidP="000910C2">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27EC76A9" w14:textId="77777777" w:rsidR="00212C5F" w:rsidRDefault="00212C5F" w:rsidP="00AD3885">
      <w:pPr>
        <w:pStyle w:val="a3"/>
        <w:jc w:val="center"/>
      </w:pPr>
    </w:p>
    <w:p w14:paraId="38A364EB" w14:textId="7358882D" w:rsidR="006C0F13" w:rsidRDefault="00F40746" w:rsidP="004250EB">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73DC0">
        <w:rPr>
          <w:rFonts w:hint="eastAsia"/>
        </w:rPr>
        <w:t>在</w:t>
      </w:r>
      <w:r w:rsidR="00CA7576">
        <w:rPr>
          <w:rFonts w:hint="eastAsia"/>
        </w:rPr>
        <w:t>表</w:t>
      </w:r>
      <w:r w:rsidR="00CA7576">
        <w:rPr>
          <w:rFonts w:hint="eastAsia"/>
        </w:rPr>
        <w:t>5-</w:t>
      </w:r>
      <w:r w:rsidR="006858E8">
        <w:rPr>
          <w:rFonts w:hint="eastAsia"/>
        </w:rPr>
        <w:t>2</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w:t>
      </w:r>
      <w:r w:rsidR="006858E8">
        <w:rPr>
          <w:rFonts w:hint="eastAsia"/>
        </w:rPr>
        <w:t>的两组</w:t>
      </w:r>
      <w:r w:rsidR="00322D80">
        <w:rPr>
          <w:rFonts w:hint="eastAsia"/>
        </w:rPr>
        <w:t>视频的</w:t>
      </w:r>
      <w:r w:rsidR="006858E8">
        <w:rPr>
          <w:rFonts w:hint="eastAsia"/>
        </w:rPr>
        <w:t>视频</w:t>
      </w:r>
      <w:r w:rsidR="00322D80">
        <w:rPr>
          <w:rFonts w:hint="eastAsia"/>
        </w:rPr>
        <w:t>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lastRenderedPageBreak/>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0910C2">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460B08">
      <w:pPr>
        <w:pStyle w:val="a3"/>
        <w:jc w:val="center"/>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28572F82" w14:textId="77777777" w:rsidR="001C2DE4" w:rsidRDefault="001C2DE4" w:rsidP="000624FE">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D1F02CF"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sidR="00790227">
        <w:rPr>
          <w:rFonts w:hint="eastAsia"/>
        </w:rPr>
        <w:t>播放者</w:t>
      </w:r>
      <w:r>
        <w:rPr>
          <w:rFonts w:hint="eastAsia"/>
        </w:rPr>
        <w:t>的视频喜好</w:t>
      </w:r>
      <w:r w:rsidR="00671EA1">
        <w:rPr>
          <w:rFonts w:hint="eastAsia"/>
        </w:rPr>
        <w:t>构建了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w:t>
      </w:r>
      <w:r w:rsidR="00877EBE">
        <w:rPr>
          <w:rFonts w:hint="eastAsia"/>
        </w:rPr>
        <w:t>喜好</w:t>
      </w:r>
      <w:r w:rsidR="00DA05F9">
        <w:rPr>
          <w:rFonts w:hint="eastAsia"/>
        </w:rPr>
        <w:t>网络</w:t>
      </w:r>
      <w:r w:rsidR="00877EBE">
        <w:rPr>
          <w:rFonts w:hint="eastAsia"/>
        </w:rPr>
        <w:t>根据用户</w:t>
      </w:r>
      <w:r w:rsidR="00DA05F9">
        <w:rPr>
          <w:rFonts w:hint="eastAsia"/>
        </w:rPr>
        <w:t>播放行建立，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4584023F" w:rsidR="0074565B" w:rsidRDefault="004D5802"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w:t>
      </w:r>
      <w:r w:rsidR="000163A3">
        <w:rPr>
          <w:rFonts w:hint="eastAsia"/>
        </w:rPr>
        <w:t>7</w:t>
      </w:r>
      <w:r w:rsidR="00FB5D41">
        <w:t>)</w:t>
      </w:r>
    </w:p>
    <w:p w14:paraId="398A17ED" w14:textId="7512C838"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37164E">
        <w:instrText xml:space="preserve"> ADDIN EN.CITE &lt;EndNote&gt;&lt;Cite&gt;&lt;Author&gt;Travers&lt;/Author&gt;&lt;Year&gt;1967&lt;/Year&gt;&lt;RecNum&gt;42&lt;/RecNum&gt;&lt;DisplayText&gt;&lt;style face="superscript"&gt;[86, 87]&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CE070B" w:rsidRPr="00CE070B">
        <w:rPr>
          <w:noProof/>
          <w:vertAlign w:val="superscript"/>
        </w:rPr>
        <w:t>[86, 87]</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600AA138"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A735F6">
        <w:instrText xml:space="preserve"> ADDIN EN.CITE &lt;EndNote&gt;&lt;Cite&gt;&lt;Author&gt;Luce&lt;/Author&gt;&lt;Year&gt;1949&lt;/Year&gt;&lt;RecNum&gt;44&lt;/RecNum&gt;&lt;DisplayText&gt;&lt;style face="superscript"&gt;[88, 89]&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CE070B" w:rsidRPr="00CE070B">
        <w:rPr>
          <w:noProof/>
          <w:vertAlign w:val="superscript"/>
        </w:rPr>
        <w:t>[88, 89]</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493D86AA" w:rsidR="00B609F8" w:rsidRDefault="004D5802"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w:t>
      </w:r>
      <w:r w:rsidR="000163A3">
        <w:rPr>
          <w:rFonts w:hint="eastAsia"/>
        </w:rPr>
        <w:t>8</w:t>
      </w:r>
      <w:r w:rsidR="00002560">
        <w:t>)</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25DF021C"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5D0EF4">
        <w:instrText xml:space="preserve"> ADDIN EN.CITE &lt;EndNote&gt;&lt;Cite&gt;&lt;Author&gt;Watts&lt;/Author&gt;&lt;Year&gt;1998&lt;/Year&gt;&lt;RecNum&gt;46&lt;/RecNum&gt;&lt;DisplayText&gt;&lt;style face="superscript"&gt;[90]&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E070B" w:rsidRPr="00CE070B">
        <w:rPr>
          <w:noProof/>
          <w:vertAlign w:val="superscript"/>
        </w:rPr>
        <w:t>[90]</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5D0EF4">
        <w:instrText xml:space="preserve"> ADDIN EN.CITE &lt;EndNote&gt;&lt;Cite&gt;&lt;Author&gt;Watts&lt;/Author&gt;&lt;Year&gt;1998&lt;/Year&gt;&lt;RecNum&gt;46&lt;/RecNum&gt;&lt;DisplayText&gt;&lt;style face="superscript"&gt;[90]&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E070B" w:rsidRPr="00CE070B">
        <w:rPr>
          <w:noProof/>
          <w:vertAlign w:val="superscript"/>
        </w:rPr>
        <w:t>[90]</w:t>
      </w:r>
      <w:r w:rsidR="006E14E2">
        <w:fldChar w:fldCharType="end"/>
      </w:r>
      <w:r w:rsidR="00A1624E">
        <w:rPr>
          <w:rFonts w:hint="eastAsia"/>
        </w:rPr>
        <w:t>中的结论，我们可以判定播放者喜好网络确实是一个小世界网络。</w:t>
      </w:r>
    </w:p>
    <w:p w14:paraId="588BC549" w14:textId="44897A7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0E3C74">
        <w:rPr>
          <w:rFonts w:hint="eastAsia"/>
        </w:rPr>
        <w:t>提升视频推荐算法</w:t>
      </w:r>
      <w:r w:rsidR="00637573">
        <w:rPr>
          <w:rFonts w:hint="eastAsia"/>
        </w:rPr>
        <w:t>的机会</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20D0D0F7" w:rsidR="00BB6BEA" w:rsidRDefault="00451C4E" w:rsidP="000910C2">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6128B00"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2CD4CE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内</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确实有限的</w:t>
      </w:r>
      <w:r w:rsidR="000665D1">
        <w:rPr>
          <w:rFonts w:hint="eastAsia"/>
        </w:rPr>
        <w:t>因此，各</w:t>
      </w:r>
      <w:r w:rsidR="000665D1" w:rsidRPr="00E4379E">
        <w:rPr>
          <w:rFonts w:hint="eastAsia"/>
        </w:rPr>
        <w:t>视频</w:t>
      </w:r>
      <w:r w:rsidR="000665D1">
        <w:rPr>
          <w:rFonts w:hint="eastAsia"/>
        </w:rPr>
        <w:t>之间对用户的</w:t>
      </w:r>
      <w:r w:rsidR="00321224">
        <w:rPr>
          <w:rFonts w:hint="eastAsia"/>
        </w:rPr>
        <w:t>竞争</w:t>
      </w:r>
      <w:r w:rsidR="000665D1">
        <w:rPr>
          <w:rFonts w:hint="eastAsia"/>
        </w:rPr>
        <w:t>十分激烈，进而造成了整体上</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CE070B">
        <w:instrText xml:space="preserve"> ADDIN EN.CITE &lt;EndNote&gt;&lt;Cite&gt;&lt;Author&gt;Wu&lt;/Author&gt;&lt;Year&gt;2007&lt;/Year&gt;&lt;RecNum&gt;47&lt;/RecNum&gt;&lt;DisplayText&gt;&lt;style face="superscript"&gt;[44, 91]&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CE070B" w:rsidRPr="00CE070B">
        <w:rPr>
          <w:noProof/>
          <w:vertAlign w:val="superscript"/>
        </w:rPr>
        <w:t>[44, 91]</w:t>
      </w:r>
      <w:r w:rsidR="006E14E2">
        <w:fldChar w:fldCharType="end"/>
      </w:r>
      <w:r w:rsidR="006E14E2">
        <w:rPr>
          <w:rFonts w:hint="eastAsia"/>
        </w:rPr>
        <w:t>：一小部分视频获取了绝大多数的用户播放，而大多数的视频基本上没有被用户注意到。</w:t>
      </w:r>
    </w:p>
    <w:p w14:paraId="5B1A81BD" w14:textId="5C4B38A9" w:rsidR="00DD35AE" w:rsidRDefault="00D81C6E" w:rsidP="006E14E2">
      <w:pPr>
        <w:pStyle w:val="a3"/>
      </w:pPr>
      <w:r>
        <w:rPr>
          <w:rFonts w:hint="eastAsia"/>
        </w:rPr>
        <w:tab/>
      </w:r>
      <w:r>
        <w:rPr>
          <w:rFonts w:hint="eastAsia"/>
        </w:rPr>
        <w:t>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CE070B">
        <w:instrText xml:space="preserve"> ADDIN EN.CITE &lt;EndNote&gt;&lt;Cite&gt;&lt;Author&gt;Ghose&lt;/Author&gt;&lt;Year&gt;2009&lt;/Year&gt;&lt;RecNum&gt;49&lt;/RecNum&gt;&lt;DisplayText&gt;&lt;style face="superscript"&gt;[92]&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CE070B" w:rsidRPr="00CE070B">
        <w:rPr>
          <w:noProof/>
          <w:vertAlign w:val="superscript"/>
        </w:rPr>
        <w:t>[92]</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5D0EF4">
        <w:instrText xml:space="preserve"> ADDIN EN.CITE &lt;EndNote&gt;&lt;Cite&gt;&lt;Author&gt;Famaey&lt;/Author&gt;&lt;Year&gt;2011&lt;/Year&gt;&lt;RecNum&gt;50&lt;/RecNum&gt;&lt;DisplayText&gt;&lt;style face="superscript"&gt;[13, 93]&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CE070B" w:rsidRPr="00CE070B">
        <w:rPr>
          <w:noProof/>
          <w:vertAlign w:val="superscript"/>
        </w:rPr>
        <w:t>[13, 93]</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CE070B">
        <w:instrText xml:space="preserve"> ADDIN EN.CITE &lt;EndNote&gt;&lt;Cite&gt;&lt;Author&gt;Han&lt;/Author&gt;&lt;Year&gt;2012&lt;/Year&gt;&lt;RecNum&gt;52&lt;/RecNum&gt;&lt;DisplayText&gt;&lt;style face="superscript"&gt;[94]&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CE070B" w:rsidRPr="00CE070B">
        <w:rPr>
          <w:noProof/>
          <w:vertAlign w:val="superscript"/>
        </w:rPr>
        <w:t>[94]</w:t>
      </w:r>
      <w:r w:rsidR="001668D3">
        <w:fldChar w:fldCharType="end"/>
      </w:r>
      <w:r w:rsidR="004C7A3C">
        <w:rPr>
          <w:rFonts w:hint="eastAsia"/>
        </w:rPr>
        <w:t>。</w:t>
      </w:r>
      <w:r w:rsidR="00A30FE7">
        <w:rPr>
          <w:rFonts w:hint="eastAsia"/>
        </w:rPr>
        <w:t>此时</w:t>
      </w:r>
      <w:r w:rsidR="004C7A3C">
        <w:rPr>
          <w:rFonts w:hint="eastAsia"/>
        </w:rPr>
        <w:t>，终端的传输带宽和存储能力十分有限，如果能对流行视频进行预测，则可以提前</w:t>
      </w:r>
      <w:r w:rsidR="00A30FE7">
        <w:rPr>
          <w:rFonts w:hint="eastAsia"/>
        </w:rPr>
        <w:t>进行</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调整，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08D9008E" w:rsidR="00792EDB" w:rsidRPr="00885709"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4B1A00">
        <w:rPr>
          <w:rFonts w:hint="eastAsia"/>
        </w:rPr>
        <w:t>从</w:t>
      </w:r>
      <w:r w:rsidR="000A6CFE" w:rsidRPr="00DE77C1">
        <w:rPr>
          <w:rFonts w:hint="eastAsia"/>
        </w:rPr>
        <w:t>群体和单体</w:t>
      </w:r>
      <w:r w:rsidR="004B1A00">
        <w:rPr>
          <w:rFonts w:hint="eastAsia"/>
        </w:rPr>
        <w:t>的角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5D0EF4">
        <w:instrText xml:space="preserve"> ADDIN EN.CITE &lt;EndNote&gt;&lt;Cite&gt;&lt;Author&gt;Chatzopoulou&lt;/Author&gt;&lt;Year&gt;2010&lt;/Year&gt;&lt;RecNum&gt;54&lt;/RecNum&gt;&lt;DisplayText&gt;&lt;style face="superscript"&gt;[95, 96]&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CE070B" w:rsidRPr="00CE070B">
        <w:rPr>
          <w:noProof/>
          <w:vertAlign w:val="superscript"/>
        </w:rPr>
        <w:t>[95, 96]</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w:t>
      </w:r>
      <w:r w:rsidR="00A03EDB">
        <w:lastRenderedPageBreak/>
        <w:t>行度级别</w:t>
      </w:r>
      <w:r w:rsidR="00E232EF" w:rsidRPr="00DE77C1">
        <w:rPr>
          <w:rFonts w:hint="eastAsia"/>
        </w:rPr>
        <w:t>预测的可行性与有效性。</w:t>
      </w:r>
      <w:r w:rsidR="008A3A82">
        <w:rPr>
          <w:rFonts w:hint="eastAsia"/>
        </w:rPr>
        <w:t>在视频发布时</w:t>
      </w:r>
      <w:r w:rsidR="00DD7159">
        <w:rPr>
          <w:rFonts w:hint="eastAsia"/>
        </w:rPr>
        <w:t>，</w:t>
      </w:r>
      <w:r w:rsidR="008D7D54">
        <w:rPr>
          <w:rFonts w:hint="eastAsia"/>
        </w:rPr>
        <w:t>我们能够立即预测其未来的流行度级别，精度</w:t>
      </w:r>
      <w:r w:rsidR="008A3A82">
        <w:rPr>
          <w:rFonts w:hint="eastAsia"/>
        </w:rPr>
        <w:t>达</w:t>
      </w:r>
      <w:r w:rsidR="008A3A82">
        <w:rPr>
          <w:rFonts w:hint="eastAsia"/>
        </w:rPr>
        <w:t>74%</w:t>
      </w:r>
      <w:r w:rsidR="008A3A82">
        <w:rPr>
          <w:rFonts w:hint="eastAsia"/>
        </w:rPr>
        <w:t>而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19C7CA6F"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5D0EF4">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5D0EF4">
        <w:instrText xml:space="preserve"> ADDIN EN.CITE &lt;EndNote&gt;&lt;Cite&gt;&lt;Author&gt;Liu&lt;/Author&gt;&lt;Year&gt;2015&lt;/Year&gt;&lt;RecNum&gt;57&lt;/RecNum&gt;&lt;DisplayText&gt;&lt;style face="superscript"&gt;[97]&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CE070B" w:rsidRPr="00CE070B">
        <w:rPr>
          <w:noProof/>
          <w:vertAlign w:val="superscript"/>
        </w:rPr>
        <w:t>[97]</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5496D630"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5D0EF4">
        <w:instrText xml:space="preserve"> ADDIN EN.CITE &lt;EndNote&gt;&lt;Cite&gt;&lt;Author&gt;Cheng&lt;/Author&gt;&lt;Year&gt;2008&lt;/Year&gt;&lt;RecNum&gt;58&lt;/RecNum&gt;&lt;DisplayText&gt;&lt;style face="superscript"&gt;[98]&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CE070B" w:rsidRPr="00CE070B">
        <w:rPr>
          <w:noProof/>
          <w:vertAlign w:val="superscript"/>
        </w:rPr>
        <w:t>[98]</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iwgOTl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aW50ZXJuYXRpb25hbCBjb25mZXJlbmNlIG9uIFdlYiBzZWFyY2ggYW5kIGRhdGEg
b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aW50ZXJuYXRpb25hbCBjb25mZXJlbmNlIG9uIFdlYiBzZWFyY2ggYW5kIGRhdGEgb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5D0EF4">
        <w:instrText xml:space="preserve"> ADDIN EN.CITE </w:instrText>
      </w:r>
      <w:r w:rsidR="005D0EF4">
        <w:fldChar w:fldCharType="begin">
          <w:fldData xml:space="preserve">PEVuZE5vdGU+PENpdGU+PEF1dGhvcj5GaWd1ZWlyZWRvPC9BdXRob3I+PFllYXI+MjAxMTwvWWVh
cj48UmVjTnVtPjU5PC9SZWNOdW0+PERpc3BsYXlUZXh0PjxzdHlsZSBmYWNlPSJzdXBlcnNjcmlw
dCI+WzQwLCA5NiwgOTl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aW50ZXJuYXRpb25hbCBjb25mZXJlbmNlIG9uIFdlYiBzZWFyY2ggYW5kIGRhdGEg
b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aW50ZXJuYXRpb25hbCBjb25mZXJlbmNlIG9uIFdlYiBzZWFyY2ggYW5kIGRhdGEgb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5D0EF4">
        <w:instrText xml:space="preserve"> ADDIN EN.CITE.DATA </w:instrText>
      </w:r>
      <w:r w:rsidR="005D0EF4">
        <w:fldChar w:fldCharType="end"/>
      </w:r>
      <w:r w:rsidR="009952D1">
        <w:fldChar w:fldCharType="separate"/>
      </w:r>
      <w:r w:rsidR="00CE070B" w:rsidRPr="00CE070B">
        <w:rPr>
          <w:noProof/>
          <w:vertAlign w:val="superscript"/>
        </w:rPr>
        <w:t>[40, 96, 99]</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5D0EF4">
        <w:instrText xml:space="preserve"> ADDIN EN.CITE &lt;EndNote&gt;&lt;Cite&gt;&lt;Author&gt;Yang&lt;/Author&gt;&lt;Year&gt;2010&lt;/Year&gt;&lt;RecNum&gt;61&lt;/RecNum&gt;&lt;DisplayText&gt;&lt;style face="superscript"&gt;[100, 101]&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CE070B" w:rsidRPr="00CE070B">
        <w:rPr>
          <w:noProof/>
          <w:vertAlign w:val="superscript"/>
        </w:rPr>
        <w:t>[100, 101]</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5D0EF4">
        <w:instrText xml:space="preserve"> ADDIN EN.CITE &lt;EndNote&gt;&lt;Cite&gt;&lt;Author&gt;Bao&lt;/Author&gt;&lt;Year&gt;2015&lt;/Year&gt;&lt;RecNum&gt;63&lt;/RecNum&gt;&lt;DisplayText&gt;&lt;style face="superscript"&gt;[102]&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CE070B" w:rsidRPr="00CE070B">
        <w:rPr>
          <w:noProof/>
          <w:vertAlign w:val="superscript"/>
        </w:rPr>
        <w:t>[102]</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w:t>
      </w:r>
      <w:r w:rsidR="00542D17">
        <w:rPr>
          <w:rFonts w:hint="eastAsia"/>
        </w:rPr>
        <w:lastRenderedPageBreak/>
        <w:t>视频激增的概念，并在播放量增长模式中考虑了视频激增的数量和时间位置。</w:t>
      </w:r>
    </w:p>
    <w:p w14:paraId="4F287B9A" w14:textId="53EA7A90"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5D0EF4">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CE070B">
        <w:instrText xml:space="preserve"> ADDIN EN.CITE &lt;EndNote&gt;&lt;Cite&gt;&lt;Author&gt;Lee&lt;/Author&gt;&lt;Year&gt;2012&lt;/Year&gt;&lt;RecNum&gt;65&lt;/RecNum&gt;&lt;DisplayText&gt;&lt;style face="superscript"&gt;[103]&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CE070B" w:rsidRPr="00CE070B">
        <w:rPr>
          <w:noProof/>
          <w:vertAlign w:val="superscript"/>
        </w:rPr>
        <w:t>[103]</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A735F6">
        <w:instrText xml:space="preserve"> ADDIN EN.CITE &lt;EndNote&gt;&lt;Cite&gt;&lt;Author&gt;Cox&lt;/Author&gt;&lt;Year&gt;1992&lt;/Year&gt;&lt;RecNum&gt;66&lt;/RecNum&gt;&lt;DisplayText&gt;&lt;style face="superscript"&gt;[104]&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CE070B" w:rsidRPr="00CE070B">
        <w:rPr>
          <w:noProof/>
          <w:vertAlign w:val="superscript"/>
        </w:rPr>
        <w:t>[104]</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CE070B">
        <w:instrText xml:space="preserve"> ADDIN EN.CITE &lt;EndNote&gt;&lt;Cite&gt;&lt;Author&gt;Roy&lt;/Author&gt;&lt;Year&gt;2013&lt;/Year&gt;&lt;RecNum&gt;76&lt;/RecNum&gt;&lt;DisplayText&gt;&lt;style face="superscript"&gt;[105]&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CE070B" w:rsidRPr="00CE070B">
        <w:rPr>
          <w:noProof/>
          <w:vertAlign w:val="superscript"/>
        </w:rPr>
        <w:t>[105]</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5D0EF4">
        <w:instrText xml:space="preserve"> ADDIN EN.CITE &lt;EndNote&gt;&lt;Cite&gt;&lt;Author&gt;Vasconcelos&lt;/Author&gt;&lt;Year&gt;2015&lt;/Year&gt;&lt;RecNum&gt;68&lt;/RecNum&gt;&lt;DisplayText&gt;&lt;style face="superscript"&gt;[106]&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CE070B" w:rsidRPr="00CE070B">
        <w:rPr>
          <w:noProof/>
          <w:vertAlign w:val="superscript"/>
        </w:rPr>
        <w:t>[106]</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5D0EF4">
        <w:instrText xml:space="preserve"> ADDIN EN.CITE &lt;EndNote&gt;&lt;Cite&gt;&lt;Author&gt;Tsagkias&lt;/Author&gt;&lt;Year&gt;2010&lt;/Year&gt;&lt;RecNum&gt;69&lt;/RecNum&gt;&lt;DisplayText&gt;&lt;style face="superscript"&gt;[107]&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CE070B" w:rsidRPr="00CE070B">
        <w:rPr>
          <w:noProof/>
          <w:vertAlign w:val="superscript"/>
        </w:rPr>
        <w:t>[107]</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5D0EF4">
        <w:instrText xml:space="preserve"> ADDIN EN.CITE &lt;EndNote&gt;&lt;Cite&gt;&lt;Author&gt;Tatar&lt;/Author&gt;&lt;Year&gt;2012&lt;/Year&gt;&lt;RecNum&gt;77&lt;/RecNum&gt;&lt;DisplayText&gt;&lt;style face="superscript"&gt;[108, 109]&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CE070B" w:rsidRPr="00CE070B">
        <w:rPr>
          <w:noProof/>
          <w:vertAlign w:val="superscript"/>
        </w:rPr>
        <w:t>[108, 109]</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5D0EF4">
        <w:instrText xml:space="preserve"> ADDIN EN.CITE &lt;EndNote&gt;&lt;Cite&gt;&lt;Author&gt;Chen&lt;/Author&gt;&lt;Year&gt;2015&lt;/Year&gt;&lt;RecNum&gt;95&lt;/RecNum&gt;&lt;DisplayText&gt;&lt;style face="superscript"&gt;[110]&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CE070B" w:rsidRPr="00CE070B">
        <w:rPr>
          <w:noProof/>
          <w:vertAlign w:val="superscript"/>
        </w:rPr>
        <w:t>[110]</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5D0EF4">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5D0EF4">
        <w:instrText xml:space="preserve"> ADDIN EN.CITE &lt;EndNote&gt;&lt;Cite&gt;&lt;Author&gt;Wu&lt;/Author&gt;&lt;Year&gt;2010&lt;/Year&gt;&lt;RecNum&gt;72&lt;/RecNum&gt;&lt;DisplayText&gt;&lt;style face="superscript"&gt;[111]&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CE070B" w:rsidRPr="00CE070B">
        <w:rPr>
          <w:noProof/>
          <w:vertAlign w:val="superscript"/>
        </w:rPr>
        <w:t>[111]</w:t>
      </w:r>
      <w:r w:rsidR="009952D1">
        <w:fldChar w:fldCharType="end"/>
      </w:r>
      <w:r w:rsidR="00453F14">
        <w:rPr>
          <w:rFonts w:hint="eastAsia"/>
        </w:rPr>
        <w:t>、时间序列分析</w:t>
      </w:r>
      <w:r w:rsidR="009952D1">
        <w:fldChar w:fldCharType="begin"/>
      </w:r>
      <w:r w:rsidR="005D0EF4">
        <w:instrText xml:space="preserve"> ADDIN EN.CITE &lt;EndNote&gt;&lt;Cite&gt;&lt;Author&gt;Gürsun&lt;/Author&gt;&lt;Year&gt;2011&lt;/Year&gt;&lt;RecNum&gt;73&lt;/RecNum&gt;&lt;DisplayText&gt;&lt;style face="superscript"&gt;[112]&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CE070B" w:rsidRPr="00CE070B">
        <w:rPr>
          <w:noProof/>
          <w:vertAlign w:val="superscript"/>
        </w:rPr>
        <w:t>[112]</w:t>
      </w:r>
      <w:r w:rsidR="009952D1">
        <w:fldChar w:fldCharType="end"/>
      </w:r>
      <w:r w:rsidR="00453F14">
        <w:rPr>
          <w:rFonts w:hint="eastAsia"/>
        </w:rPr>
        <w:t>、隐式马尔可夫模型</w:t>
      </w:r>
      <w:r w:rsidR="009952D1">
        <w:fldChar w:fldCharType="begin"/>
      </w:r>
      <w:r w:rsidR="005D0EF4">
        <w:instrText xml:space="preserve"> ADDIN EN.CITE &lt;EndNote&gt;&lt;Cite&gt;&lt;Author&gt;Jiang&lt;/Author&gt;&lt;Year&gt;2014&lt;/Year&gt;&lt;RecNum&gt;74&lt;/RecNum&gt;&lt;DisplayText&gt;&lt;style face="superscript"&gt;[113]&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CE070B" w:rsidRPr="00CE070B">
        <w:rPr>
          <w:noProof/>
          <w:vertAlign w:val="superscript"/>
        </w:rPr>
        <w:t>[113]</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w:t>
      </w:r>
      <w:r w:rsidR="005529D8">
        <w:rPr>
          <w:rFonts w:hint="eastAsia"/>
        </w:rPr>
        <w:lastRenderedPageBreak/>
        <w:t>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D815818"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6F15E6">
        <w:instrText xml:space="preserve"> ADDIN EN.CITE &lt;EndNote&gt;&lt;Cite&gt;&lt;Author&gt;Szabo&lt;/Author&gt;&lt;Year&gt;2010&lt;/Year&gt;&lt;RecNum&gt;48&lt;/RecNum&gt;&lt;DisplayText&gt;&lt;style face="superscript"&gt;[44, 11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6F15E6" w:rsidRPr="006F15E6">
        <w:rPr>
          <w:noProof/>
          <w:vertAlign w:val="superscript"/>
        </w:rPr>
        <w:t>[44, 114]</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55BDE8C7" w:rsidR="00A52FFC" w:rsidRDefault="00455F91" w:rsidP="003D5846">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7E70151" w:rsidR="0092406E" w:rsidRDefault="0092406E" w:rsidP="000910C2">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1F851F95" w14:textId="77777777" w:rsidR="0092406E" w:rsidRDefault="0092406E" w:rsidP="0092406E">
      <w:pPr>
        <w:pStyle w:val="a3"/>
        <w:jc w:val="center"/>
      </w:pPr>
    </w:p>
    <w:p w14:paraId="49A6B480" w14:textId="30036B4F"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xLCAxMTUsIDExNl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HJldmlldyBs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5D0EF4">
        <w:instrText xml:space="preserve"> ADDIN EN.CITE </w:instrText>
      </w:r>
      <w:r w:rsidR="005D0EF4">
        <w:fldChar w:fldCharType="begin">
          <w:fldData xml:space="preserve">PEVuZE5vdGU+PENpdGU+PEF1dGhvcj5CcmVzbGF1PC9BdXRob3I+PFllYXI+MTk5OTwvWWVhcj48
UmVjTnVtPjgyPC9SZWNOdW0+PERpc3BsYXlUZXh0PjxzdHlsZSBmYWNlPSJzdXBlcnNjcmlwdCI+
WzkxLCAxMTUsIDExNl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HJldmlldyBs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5D0EF4">
        <w:instrText xml:space="preserve"> ADDIN EN.CITE.DATA </w:instrText>
      </w:r>
      <w:r w:rsidR="005D0EF4">
        <w:fldChar w:fldCharType="end"/>
      </w:r>
      <w:r w:rsidR="00AD26E4">
        <w:fldChar w:fldCharType="separate"/>
      </w:r>
      <w:r w:rsidR="00CE070B" w:rsidRPr="00CE070B">
        <w:rPr>
          <w:noProof/>
          <w:vertAlign w:val="superscript"/>
        </w:rPr>
        <w:t>[91, 115, 116]</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5D0EF4">
        <w:instrText xml:space="preserve"> ADDIN EN.CITE &lt;EndNote&gt;&lt;Cite&gt;&lt;Author&gt;Zhou&lt;/Author&gt;&lt;Year&gt;2010&lt;/Year&gt;&lt;RecNum&gt;84&lt;/RecNum&gt;&lt;DisplayText&gt;&lt;style face="superscript"&gt;[117]&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6F15E6" w:rsidRPr="006F15E6">
        <w:rPr>
          <w:noProof/>
          <w:vertAlign w:val="superscript"/>
        </w:rPr>
        <w:t>[117]</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w:t>
      </w:r>
      <w:r w:rsidR="00EF7A31" w:rsidRPr="005F0002">
        <w:rPr>
          <w:rFonts w:hint="eastAsia"/>
        </w:rPr>
        <w:lastRenderedPageBreak/>
        <w:t>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6F15E6">
        <w:instrText xml:space="preserve"> ADDIN EN.CITE &lt;EndNote&gt;&lt;Cite&gt;&lt;Author&gt;Merton&lt;/Author&gt;&lt;Year&gt;1968&lt;/Year&gt;&lt;RecNum&gt;85&lt;/RecNum&gt;&lt;DisplayText&gt;&lt;style face="superscript"&gt;[118]&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6F15E6" w:rsidRPr="006F15E6">
        <w:rPr>
          <w:noProof/>
          <w:vertAlign w:val="superscript"/>
        </w:rPr>
        <w:t>[118]</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6C8BA8CC" w:rsidR="005D4F8B" w:rsidRDefault="005D4F8B" w:rsidP="000910C2">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169D700B" w14:textId="77777777" w:rsidR="005D4F8B" w:rsidRDefault="005D4F8B" w:rsidP="005D4F8B">
      <w:pPr>
        <w:pStyle w:val="a3"/>
        <w:jc w:val="center"/>
      </w:pPr>
    </w:p>
    <w:p w14:paraId="465602F3" w14:textId="037FEB65"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5D0EF4">
        <w:instrText xml:space="preserve"> ADDIN EN.CITE &lt;EndNote&gt;&lt;Cite&gt;&lt;Author&gt;Cheng&lt;/Author&gt;&lt;Year&gt;2008&lt;/Year&gt;&lt;RecNum&gt;58&lt;/RecNum&gt;&lt;DisplayText&gt;&lt;style face="superscript"&gt;[98, 114]&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CE070B" w:rsidRPr="00CE070B">
        <w:rPr>
          <w:noProof/>
          <w:vertAlign w:val="superscript"/>
        </w:rPr>
        <w:t>[98, 114]</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A735F6">
        <w:instrText xml:space="preserve"> ADDIN EN.CITE &lt;EndNote&gt;&lt;Cite&gt;&lt;Author&gt;Papoulis&lt;/Author&gt;&lt;Year&gt;2002&lt;/Year&gt;&lt;RecNum&gt;41&lt;/RecNum&gt;&lt;DisplayText&gt;&lt;style face="superscript"&gt;[85]&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CE070B" w:rsidRPr="00CE070B">
        <w:rPr>
          <w:noProof/>
          <w:vertAlign w:val="superscript"/>
        </w:rPr>
        <w:t>[85]</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5D0EF4">
        <w:instrText xml:space="preserve"> ADDIN EN.CITE &lt;EndNote&gt;&lt;Cite&gt;&lt;Author&gt;Johnson&lt;/Author&gt;&lt;Year&gt;1994&lt;/Year&gt;&lt;RecNum&gt;86&lt;/RecNum&gt;&lt;DisplayText&gt;&lt;style face="superscript"&gt;[119]&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6F15E6" w:rsidRPr="006F15E6">
        <w:rPr>
          <w:noProof/>
          <w:vertAlign w:val="superscript"/>
        </w:rPr>
        <w:t>[119]</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CE070B">
        <w:instrText xml:space="preserve"> ADDIN EN.CITE &lt;EndNote&gt;&lt;Cite&gt;&lt;Author&gt;Lomax&lt;/Author&gt;&lt;Year&gt;1954&lt;/Year&gt;&lt;RecNum&gt;26&lt;/RecNum&gt;&lt;DisplayText&gt;&lt;style face="superscript"&gt;[77]&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CE070B" w:rsidRPr="00CE070B">
        <w:rPr>
          <w:noProof/>
          <w:vertAlign w:val="superscript"/>
        </w:rPr>
        <w:t>[77]</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4D5802"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4D5802"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4D5802"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292F80F0"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0910C2">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27759A14" w14:textId="734C3608" w:rsidR="002C04F3" w:rsidRDefault="00B8342A" w:rsidP="000910C2">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F9A64A6"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29522927"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w:t>
      </w:r>
      <w:r w:rsidR="003A54C6">
        <w:rPr>
          <w:rFonts w:hint="eastAsia"/>
        </w:rPr>
        <w:lastRenderedPageBreak/>
        <w:t>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1E33A1A4" w:rsidR="00DE78E0" w:rsidRDefault="00030BE4" w:rsidP="000910C2">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23A3B926" w14:textId="77777777" w:rsidR="00DE78E0" w:rsidRPr="00DE78E0" w:rsidRDefault="00DE78E0" w:rsidP="00DE78E0">
      <w:pPr>
        <w:pStyle w:val="a3"/>
        <w:jc w:val="center"/>
      </w:pPr>
    </w:p>
    <w:p w14:paraId="128441C5" w14:textId="75B926D8"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0FBDCE5F"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0910C2">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792E77E0" w:rsidR="00F92AD6" w:rsidRDefault="004D5802"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w:t>
      </w:r>
      <w:r w:rsidR="00585EAF">
        <w:rPr>
          <w:rFonts w:hint="eastAsia"/>
        </w:rPr>
        <w:t>4</w:t>
      </w:r>
      <w:r w:rsidR="00B95DFF">
        <w:t>)</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0910C2">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74DB3139"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0910C2">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4824079D"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0910C2">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77CB8DBD"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F844631" w:rsidR="00312069" w:rsidRDefault="00A60A83" w:rsidP="000910C2">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5DF7146" w14:textId="77777777" w:rsidR="00312069" w:rsidRDefault="00312069" w:rsidP="00312069">
      <w:pPr>
        <w:pStyle w:val="a3"/>
        <w:jc w:val="center"/>
      </w:pPr>
    </w:p>
    <w:p w14:paraId="2AD9F101" w14:textId="7DA4169A"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w:t>
      </w:r>
      <w:r w:rsidR="00397229">
        <w:rPr>
          <w:rFonts w:hint="eastAsia"/>
        </w:rPr>
        <w:lastRenderedPageBreak/>
        <w:t>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208B3FDB" w:rsidR="00397229" w:rsidRPr="00397229" w:rsidRDefault="004D5802"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w:t>
      </w:r>
      <w:r w:rsidR="00585EAF">
        <w:rPr>
          <w:rFonts w:hint="eastAsia"/>
        </w:rPr>
        <w:t>5</w:t>
      </w:r>
      <w:r w:rsidR="002917CA">
        <w:t>)</w:t>
      </w:r>
    </w:p>
    <w:p w14:paraId="6E35FEE8" w14:textId="4A3A6775"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635D4241" w:rsidR="00712396" w:rsidRDefault="005D280D" w:rsidP="000910C2">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1D545795" w:rsidR="00A63957" w:rsidRDefault="004D5802"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w:t>
      </w:r>
      <w:r w:rsidR="00585EAF">
        <w:rPr>
          <w:rFonts w:hint="eastAsia"/>
        </w:rPr>
        <w:t>6</w:t>
      </w:r>
      <w:r w:rsidR="00A94946">
        <w:t>)</w:t>
      </w:r>
    </w:p>
    <w:p w14:paraId="55E5C945" w14:textId="5DD012EA"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w:t>
      </w:r>
      <w:r w:rsidR="00544EFE">
        <w:rPr>
          <w:rFonts w:hint="eastAsia"/>
        </w:rPr>
        <w:lastRenderedPageBreak/>
        <w:t>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0910C2">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124E2F17" w:rsidR="009F0E1B" w:rsidRDefault="0047470D" w:rsidP="00862852">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1272C373" w:rsidR="00E74CF4" w:rsidRDefault="00E93E08" w:rsidP="000910C2">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w:t>
      </w:r>
      <w:r w:rsidR="001A01DD">
        <w:rPr>
          <w:rFonts w:hint="eastAsia"/>
        </w:rPr>
        <w:lastRenderedPageBreak/>
        <w:t>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4B0214E1"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2LCA5OV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pbnRlcm5hdGlvbmFsIGNvbmZlcmVuY2Ugb24gV2ViIHNl
YXJjaCBhbmQgZGF0YSBt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aW50ZXJuYXRpb25hbCBjb25mZXJlbmNl
IG9uIFdlYiBzZWFyY2ggYW5kIGRhdGEgb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5D0EF4">
        <w:instrText xml:space="preserve"> ADDIN EN.CITE </w:instrText>
      </w:r>
      <w:r w:rsidR="005D0EF4">
        <w:fldChar w:fldCharType="begin">
          <w:fldData xml:space="preserve">PEVuZE5vdGU+PENpdGU+PEF1dGhvcj5DcmFuZTwvQXV0aG9yPjxZZWFyPjIwMDg8L1llYXI+PFJl
Y051bT41MzwvUmVjTnVtPjxEaXNwbGF5VGV4dD48c3R5bGUgZmFjZT0ic3VwZXJzY3JpcHQiPlsz
OSwgNDAsIDk2LCA5OV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pbnRlcm5hdGlvbmFsIGNvbmZlcmVuY2Ugb24gV2ViIHNl
YXJjaCBhbmQgZGF0YSBt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aW50ZXJuYXRpb25hbCBjb25mZXJlbmNl
IG9uIFdlYiBzZWFyY2ggYW5kIGRhdGEgb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5D0EF4">
        <w:instrText xml:space="preserve"> ADDIN EN.CITE.DATA </w:instrText>
      </w:r>
      <w:r w:rsidR="005D0EF4">
        <w:fldChar w:fldCharType="end"/>
      </w:r>
      <w:r w:rsidR="00956FC8">
        <w:fldChar w:fldCharType="separate"/>
      </w:r>
      <w:r w:rsidR="00CE070B" w:rsidRPr="00CE070B">
        <w:rPr>
          <w:noProof/>
          <w:vertAlign w:val="superscript"/>
        </w:rPr>
        <w:t>[39, 40, 96, 99]</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lastRenderedPageBreak/>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1962E585" w:rsidR="004D7006" w:rsidRDefault="00956FC8" w:rsidP="00ED5FA0">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视频（累积）播放量随时间变化的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5D0EF4">
        <w:instrText xml:space="preserve"> ADDIN EN.CITE &lt;EndNote&gt;&lt;Cite&gt;&lt;Author&gt;Roy&lt;/Author&gt;&lt;Year&gt;2013&lt;/Year&gt;&lt;RecNum&gt;76&lt;/RecNum&gt;&lt;DisplayText&gt;&lt;style face="superscript"&gt;[43, 105]&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CE070B" w:rsidRPr="00CE070B">
        <w:rPr>
          <w:noProof/>
          <w:vertAlign w:val="superscript"/>
        </w:rPr>
        <w:t>[43, 105]</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5B52692B" w:rsidR="00ED5FA0" w:rsidRDefault="00D112F7" w:rsidP="000910C2">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6958D555" w14:textId="77777777" w:rsidR="00ED5FA0" w:rsidRDefault="00ED5FA0" w:rsidP="004D7006">
      <w:pPr>
        <w:pStyle w:val="a3"/>
        <w:jc w:val="center"/>
      </w:pPr>
    </w:p>
    <w:p w14:paraId="77626752" w14:textId="3EDF9B5B"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0822A7E6"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5D0EF4">
        <w:instrText xml:space="preserve"> ADDIN EN.CITE &lt;EndNote&gt;&lt;Cite&gt;&lt;Author&gt;Vasconcelos&lt;/Author&gt;&lt;Year&gt;2015&lt;/Year&gt;&lt;RecNum&gt;68&lt;/RecNum&gt;&lt;DisplayText&gt;&lt;style face="superscript"&gt;[106]&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CE070B" w:rsidRPr="00CE070B">
        <w:rPr>
          <w:noProof/>
          <w:vertAlign w:val="superscript"/>
        </w:rPr>
        <w:t>[106]</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58CE4FF0"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5D0EF4">
        <w:instrText xml:space="preserve"> ADDIN EN.CITE &lt;EndNote&gt;&lt;Cite&gt;&lt;Author&gt;Figueiredo&lt;/Author&gt;&lt;Year&gt;2014&lt;/Year&gt;&lt;RecNum&gt;87&lt;/RecNum&gt;&lt;DisplayText&gt;&lt;style face="superscript"&gt;[120]&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6F15E6" w:rsidRPr="006F15E6">
        <w:rPr>
          <w:noProof/>
          <w:vertAlign w:val="superscript"/>
        </w:rPr>
        <w:t>[120]</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47B0BCC1" w:rsidR="009C46F0" w:rsidRPr="009C46F0" w:rsidRDefault="004D5802"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r w:rsidR="00585EAF">
        <w:rPr>
          <w:rFonts w:hint="eastAsia"/>
        </w:rPr>
        <w:t>6-7</w:t>
      </w:r>
      <w:r w:rsidR="009C46F0">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3634036A" w:rsidR="002A324A" w:rsidRDefault="004D5802"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w:t>
      </w:r>
      <w:r w:rsidR="00585EAF">
        <w:rPr>
          <w:rFonts w:hint="eastAsia"/>
        </w:rPr>
        <w:t>8</w:t>
      </w:r>
      <w:r w:rsidR="002A324A">
        <w:t>)</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55B7065B"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6F15E6">
        <w:instrText xml:space="preserve"> ADDIN EN.CITE &lt;EndNote&gt;&lt;Cite ExcludeYear="1"&gt;&lt;Author&gt;snownlp&lt;/Author&gt;&lt;RecNum&gt;88&lt;/RecNum&gt;&lt;DisplayText&gt;&lt;style face="superscript"&gt;[121]&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6F15E6" w:rsidRPr="006F15E6">
        <w:rPr>
          <w:noProof/>
          <w:vertAlign w:val="superscript"/>
        </w:rPr>
        <w:t>[121]</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6F15E6">
        <w:instrText xml:space="preserve"> ADDIN EN.CITE &lt;EndNote&gt;&lt;Cite ExcludeYear="1"&gt;&lt;Author&gt;jieba&lt;/Author&gt;&lt;RecNum&gt;89&lt;/RecNum&gt;&lt;DisplayText&gt;&lt;style face="superscript"&gt;[122]&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6F15E6" w:rsidRPr="006F15E6">
        <w:rPr>
          <w:noProof/>
          <w:vertAlign w:val="superscript"/>
        </w:rPr>
        <w:t>[122]</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6F50FFAE"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6F15E6">
        <w:instrText xml:space="preserve"> ADDIN EN.CITE &lt;EndNote&gt;&lt;Cite&gt;&lt;Author&gt;Altman&lt;/Author&gt;&lt;Year&gt;1992&lt;/Year&gt;&lt;RecNum&gt;90&lt;/RecNum&gt;&lt;DisplayText&gt;&lt;style face="superscript"&gt;[123]&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6F15E6" w:rsidRPr="006F15E6">
        <w:rPr>
          <w:noProof/>
          <w:vertAlign w:val="superscript"/>
        </w:rPr>
        <w:t>[123]</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5D0EF4">
        <w:instrText xml:space="preserve"> ADDIN EN.CITE &lt;EndNote&gt;&lt;Cite&gt;&lt;Author&gt;Ho&lt;/Author&gt;&lt;Year&gt;1995&lt;/Year&gt;&lt;RecNum&gt;93&lt;/RecNum&gt;&lt;DisplayText&gt;&lt;style face="superscript"&gt;[124]&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6F15E6" w:rsidRPr="006F15E6">
        <w:rPr>
          <w:noProof/>
          <w:vertAlign w:val="superscript"/>
        </w:rPr>
        <w:t>[124]</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5D0EF4">
        <w:instrText xml:space="preserve"> ADDIN EN.CITE &lt;EndNote&gt;&lt;Cite&gt;&lt;Author&gt;Breiman&lt;/Author&gt;&lt;Year&gt;1997&lt;/Year&gt;&lt;RecNum&gt;94&lt;/RecNum&gt;&lt;DisplayText&gt;&lt;style face="superscript"&gt;[125]&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6F15E6" w:rsidRPr="006F15E6">
        <w:rPr>
          <w:noProof/>
          <w:vertAlign w:val="superscript"/>
        </w:rPr>
        <w:t>[125]</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6B1B0805" w:rsidR="00D60443" w:rsidRPr="004E3DAE" w:rsidRDefault="004D5802"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w:t>
      </w:r>
      <w:r w:rsidR="00585EAF">
        <w:rPr>
          <w:rFonts w:hint="eastAsia"/>
        </w:rPr>
        <w:t>9</w:t>
      </w:r>
      <w:r w:rsidR="00466D67">
        <w:t>)</w:t>
      </w:r>
    </w:p>
    <w:p w14:paraId="5D719C88" w14:textId="7A01CF5C" w:rsidR="00E7662D" w:rsidRDefault="004D5802"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w:t>
      </w:r>
      <w:r w:rsidR="00585EAF">
        <w:rPr>
          <w:rFonts w:hint="eastAsia"/>
        </w:rPr>
        <w:t>10</w:t>
      </w:r>
      <w:r w:rsidR="006A3E70">
        <w:t>)</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64E40ED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w:t>
      </w:r>
      <w:r w:rsidR="00585EAF">
        <w:rPr>
          <w:rFonts w:hint="eastAsia"/>
        </w:rPr>
        <w:t>11</w:t>
      </w:r>
      <w:r>
        <w:t>)</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20BC45A2"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5D0EF4">
        <w:instrText xml:space="preserve"> ADDIN EN.CITE &lt;EndNote&gt;&lt;Cite&gt;&lt;Author&gt;Vasconcelos&lt;/Author&gt;&lt;Year&gt;2015&lt;/Year&gt;&lt;RecNum&gt;68&lt;/RecNum&gt;&lt;DisplayText&gt;&lt;style face="superscript"&gt;[106]&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CE070B" w:rsidRPr="00CE070B">
        <w:rPr>
          <w:noProof/>
          <w:vertAlign w:val="superscript"/>
        </w:rPr>
        <w:t>[106]</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5D88970C" w:rsidR="00EB0EAF" w:rsidRDefault="003C5973" w:rsidP="000B15CB">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0910C2">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61EEA1A7"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w:t>
      </w:r>
      <w:r w:rsidR="006906E0">
        <w:rPr>
          <w:rFonts w:hint="eastAsia"/>
        </w:rPr>
        <w:t>归一化</w:t>
      </w:r>
      <w:r w:rsidR="002C1EA1">
        <w:rPr>
          <w:rFonts w:hint="eastAsia"/>
        </w:rPr>
        <w:t>节点纯度（由</w:t>
      </w:r>
      <w:r w:rsidR="002C1EA1">
        <w:rPr>
          <w:rFonts w:hint="eastAsia"/>
        </w:rPr>
        <w:t>Gini</w:t>
      </w:r>
      <w:r w:rsidR="002C1EA1">
        <w:rPr>
          <w:rFonts w:hint="eastAsia"/>
        </w:rPr>
        <w:t>系数衡量），来对特征进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lastRenderedPageBreak/>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0E7D80F4"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5D0EF4">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1E9B7A46"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w:t>
      </w:r>
      <w:r w:rsidR="009864AF">
        <w:rPr>
          <w:rFonts w:hint="eastAsia"/>
        </w:rPr>
        <w:lastRenderedPageBreak/>
        <w:t>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0910C2">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680F9A41"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5D0EF4">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553E8A4E" w:rsidR="00DA4C6F" w:rsidRDefault="00DA4C6F" w:rsidP="000910C2">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6C744B1C" w14:textId="77777777" w:rsidR="00DA4C6F" w:rsidRDefault="00DA4C6F" w:rsidP="00DA4C6F">
      <w:pPr>
        <w:pStyle w:val="a3"/>
        <w:jc w:val="center"/>
      </w:pPr>
    </w:p>
    <w:p w14:paraId="2DE2C729" w14:textId="48EFA572" w:rsidR="00ED7A86" w:rsidRDefault="0069081B" w:rsidP="00A01798">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161A457C" w:rsidR="00A053AC" w:rsidRDefault="00F63FD4" w:rsidP="000910C2">
      <w:pPr>
        <w:pStyle w:val="a6"/>
      </w:pPr>
      <w:r>
        <w:rPr>
          <w:rFonts w:hint="eastAsia"/>
        </w:rPr>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0BDAFD78" w:rsidR="00A220D7" w:rsidRPr="005808EE" w:rsidRDefault="004D5802"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w:t>
      </w:r>
      <w:r w:rsidR="00585EAF">
        <w:rPr>
          <w:rFonts w:hint="eastAsia"/>
        </w:rPr>
        <w:t>12</w:t>
      </w:r>
      <w:r w:rsidR="00A220D7">
        <w:t>)</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2DB343ED" w:rsidR="00944A51" w:rsidRPr="00B33EE8" w:rsidRDefault="004D5802"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w:t>
      </w:r>
      <w:r w:rsidR="00585EAF">
        <w:rPr>
          <w:rFonts w:hint="eastAsia"/>
        </w:rPr>
        <w:t>13</w:t>
      </w:r>
      <w:r w:rsidR="00B33EE8">
        <w:t>)</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5CB97B8B" w:rsidR="00B33EE8" w:rsidRPr="00B33EE8" w:rsidRDefault="004D5802"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w:t>
      </w:r>
      <w:r w:rsidR="00585EAF">
        <w:rPr>
          <w:rFonts w:hint="eastAsia"/>
        </w:rPr>
        <w:t>14</w:t>
      </w:r>
      <w:r w:rsidR="00B33EE8">
        <w:t>)</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23F5E26E" w:rsidR="00C43CB5" w:rsidRPr="00C43CB5" w:rsidRDefault="004D5802"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w:t>
      </w:r>
      <w:r w:rsidR="00585EAF">
        <w:rPr>
          <w:rFonts w:hint="eastAsia"/>
        </w:rPr>
        <w:t>15</w:t>
      </w:r>
      <w:r w:rsidR="00C43CB5">
        <w:t>)</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2EB37BAB"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w:t>
      </w:r>
      <w:r w:rsidR="00585EAF">
        <w:rPr>
          <w:rFonts w:hint="eastAsia"/>
        </w:rPr>
        <w:t>16</w:t>
      </w:r>
      <w:r w:rsidR="0033739E">
        <w:t>)</w:t>
      </w:r>
    </w:p>
    <w:p w14:paraId="71CC652A" w14:textId="21FD62B4" w:rsidR="0033739E" w:rsidRDefault="00385EE9" w:rsidP="002B6FF1">
      <w:pPr>
        <w:pStyle w:val="a3"/>
      </w:pPr>
      <w:r>
        <w:rPr>
          <w:rFonts w:hint="eastAsia"/>
        </w:rPr>
        <w:t>由此，模型参数可获取如下：</w:t>
      </w:r>
    </w:p>
    <w:p w14:paraId="1D09F4B4" w14:textId="1C10A2C1"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w:t>
      </w:r>
      <w:r w:rsidR="00585EAF">
        <w:rPr>
          <w:rFonts w:hint="eastAsia"/>
        </w:rPr>
        <w:t>17</w:t>
      </w:r>
      <w:r w:rsidR="00385EE9">
        <w:t>)</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573A53DE"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w:t>
      </w:r>
      <w:r w:rsidR="00585EAF">
        <w:rPr>
          <w:rFonts w:hint="eastAsia"/>
        </w:rPr>
        <w:t>18</w:t>
      </w:r>
      <w:r>
        <w:t>)</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405A0EDB"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0910C2">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5032325F" w:rsidR="00866868" w:rsidRDefault="004D5802"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w:t>
      </w:r>
      <w:r w:rsidR="00585EAF">
        <w:rPr>
          <w:rFonts w:hint="eastAsia"/>
        </w:rPr>
        <w:t>19</w:t>
      </w:r>
      <w:r w:rsidR="001F3BED">
        <w:t>)</w:t>
      </w:r>
    </w:p>
    <w:p w14:paraId="34B8631C" w14:textId="1A6FC207"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5D0EF4">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4BB12394" w:rsidR="00902602" w:rsidRDefault="004D5802"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w:t>
      </w:r>
      <w:r w:rsidR="00585EAF">
        <w:rPr>
          <w:rFonts w:hint="eastAsia"/>
        </w:rPr>
        <w:t>20</w:t>
      </w:r>
      <w:r w:rsidR="00B74B9B">
        <w:t>)</w:t>
      </w:r>
    </w:p>
    <w:p w14:paraId="4A224DFC" w14:textId="2E22944C"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5D0EF4">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5A62B732"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6F15E6">
        <w:instrText xml:space="preserve"> ADDIN EN.CITE &lt;EndNote&gt;&lt;Cite&gt;&lt;Author&gt;Altman&lt;/Author&gt;&lt;Year&gt;1992&lt;/Year&gt;&lt;RecNum&gt;90&lt;/RecNum&gt;&lt;DisplayText&gt;&lt;style face="superscript"&gt;[123]&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6F15E6" w:rsidRPr="006F15E6">
        <w:rPr>
          <w:noProof/>
          <w:vertAlign w:val="superscript"/>
        </w:rPr>
        <w:t>[123]</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5D0EF4">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number&gt;1995&lt;/number&gt;&lt;dates&gt;&lt;year&gt;1995&lt;/year&gt;&lt;/dates&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5D0EF4">
        <w:instrText xml:space="preserve"> ADDIN EN.CITE &lt;EndNote&gt;&lt;Cite&gt;&lt;Author&gt;Ho&lt;/Author&gt;&lt;Year&gt;1995&lt;/Year&gt;&lt;RecNum&gt;93&lt;/RecNum&gt;&lt;DisplayText&gt;&lt;style face="superscript"&gt;[124]&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6F15E6" w:rsidRPr="006F15E6">
        <w:rPr>
          <w:noProof/>
          <w:vertAlign w:val="superscript"/>
        </w:rPr>
        <w:t>[124]</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438F1B66" w:rsidR="00B84184" w:rsidRDefault="00B84184" w:rsidP="00B84184">
      <w:pPr>
        <w:pStyle w:val="a3"/>
        <w:jc w:val="center"/>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49E00E3B"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2DD36CE9" w:rsidR="00DA3024" w:rsidRDefault="00DA3024" w:rsidP="00DA3024">
      <w:pPr>
        <w:pStyle w:val="a3"/>
        <w:jc w:val="center"/>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1DE7DE16"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79EC44B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23DEF417"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5D0EF4">
        <w:instrText xml:space="preserve"> ADDIN EN.CITE &lt;EndNote&gt;&lt;Cite&gt;&lt;Author&gt;Roy&lt;/Author&gt;&lt;Year&gt;2013&lt;/Year&gt;&lt;RecNum&gt;76&lt;/RecNum&gt;&lt;DisplayText&gt;&lt;style face="superscript"&gt;[43, 105]&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CE070B" w:rsidRPr="00CE070B">
        <w:rPr>
          <w:noProof/>
          <w:vertAlign w:val="superscript"/>
        </w:rPr>
        <w:t>[43, 105]</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1F23D0C0" w:rsidR="000D75C0" w:rsidRDefault="009E460D" w:rsidP="000910C2">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798E6C1A" w:rsidR="00424E1A" w:rsidRPr="00424E1A" w:rsidRDefault="004D5802"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w:t>
      </w:r>
      <w:r w:rsidR="00585EAF">
        <w:rPr>
          <w:rFonts w:hint="eastAsia"/>
        </w:rPr>
        <w:t>21</w:t>
      </w:r>
      <w:r w:rsidR="00F35CFA">
        <w:t>)</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23AE7389"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0910C2">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F6E2436"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5D0EF4">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5D0EF4">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36810A52"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690721A7" w:rsidR="007C667E" w:rsidRDefault="007C667E" w:rsidP="007C667E">
      <w:pPr>
        <w:pStyle w:val="a3"/>
        <w:jc w:val="center"/>
      </w:pPr>
      <w:r>
        <w:rPr>
          <w:rFonts w:hint="eastAsia"/>
        </w:rPr>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467919A6" w14:textId="790696FF" w:rsidR="002526E0" w:rsidRPr="002526E0" w:rsidRDefault="00DE5136" w:rsidP="002526E0">
      <w:pPr>
        <w:pStyle w:val="EndNoteBibliography"/>
        <w:ind w:left="560" w:hanging="560"/>
        <w:rPr>
          <w:noProof/>
        </w:rPr>
      </w:pPr>
      <w:r>
        <w:fldChar w:fldCharType="begin"/>
      </w:r>
      <w:r>
        <w:instrText xml:space="preserve"> ADDIN EN.REFLIST </w:instrText>
      </w:r>
      <w:r>
        <w:fldChar w:fldCharType="separate"/>
      </w:r>
      <w:r w:rsidR="002526E0" w:rsidRPr="002526E0">
        <w:rPr>
          <w:noProof/>
        </w:rPr>
        <w:t>1.</w:t>
      </w:r>
      <w:r w:rsidR="002526E0" w:rsidRPr="002526E0">
        <w:rPr>
          <w:noProof/>
        </w:rPr>
        <w:tab/>
        <w:t xml:space="preserve">InternetLiveStats. Internet Users [OL]. </w:t>
      </w:r>
      <w:hyperlink r:id="rId87" w:history="1">
        <w:r w:rsidR="002526E0" w:rsidRPr="002526E0">
          <w:rPr>
            <w:rStyle w:val="a9"/>
            <w:rFonts w:asciiTheme="minorHAnsi" w:hAnsiTheme="minorHAnsi" w:cstheme="minorBidi"/>
            <w:noProof/>
            <w:sz w:val="21"/>
          </w:rPr>
          <w:t>http://www.internetlivestats.com/internet-users/</w:t>
        </w:r>
      </w:hyperlink>
      <w:r w:rsidR="002526E0" w:rsidRPr="002526E0">
        <w:rPr>
          <w:noProof/>
        </w:rPr>
        <w:t>.</w:t>
      </w:r>
    </w:p>
    <w:p w14:paraId="722C4FCC" w14:textId="4EA82C17" w:rsidR="002526E0" w:rsidRPr="002526E0" w:rsidRDefault="002526E0" w:rsidP="002526E0">
      <w:pPr>
        <w:pStyle w:val="EndNoteBibliography"/>
        <w:ind w:left="560" w:hanging="560"/>
        <w:rPr>
          <w:rFonts w:hint="eastAsia"/>
          <w:noProof/>
        </w:rPr>
      </w:pPr>
      <w:r w:rsidRPr="002526E0">
        <w:rPr>
          <w:rFonts w:hint="eastAsia"/>
          <w:noProof/>
        </w:rPr>
        <w:t>2.</w:t>
      </w:r>
      <w:r w:rsidRPr="002526E0">
        <w:rPr>
          <w:rFonts w:hint="eastAsia"/>
          <w:noProof/>
        </w:rPr>
        <w:tab/>
      </w:r>
      <w:r w:rsidRPr="002526E0">
        <w:rPr>
          <w:rFonts w:hint="eastAsia"/>
          <w:noProof/>
        </w:rPr>
        <w:t>中国互联网络信息中心</w:t>
      </w:r>
      <w:r w:rsidRPr="002526E0">
        <w:rPr>
          <w:rFonts w:hint="eastAsia"/>
          <w:noProof/>
        </w:rPr>
        <w:t xml:space="preserve">. </w:t>
      </w:r>
      <w:r w:rsidRPr="002526E0">
        <w:rPr>
          <w:rFonts w:hint="eastAsia"/>
          <w:noProof/>
        </w:rPr>
        <w:t>第</w:t>
      </w:r>
      <w:r w:rsidRPr="002526E0">
        <w:rPr>
          <w:rFonts w:hint="eastAsia"/>
          <w:noProof/>
        </w:rPr>
        <w:t>39</w:t>
      </w:r>
      <w:r w:rsidRPr="002526E0">
        <w:rPr>
          <w:rFonts w:hint="eastAsia"/>
          <w:noProof/>
        </w:rPr>
        <w:t>次《中国互联网络发展状况统计报告》</w:t>
      </w:r>
      <w:r w:rsidRPr="002526E0">
        <w:rPr>
          <w:rFonts w:hint="eastAsia"/>
          <w:noProof/>
        </w:rPr>
        <w:t xml:space="preserve"> [OL]. </w:t>
      </w:r>
      <w:hyperlink r:id="rId88" w:history="1">
        <w:r w:rsidRPr="002526E0">
          <w:rPr>
            <w:rStyle w:val="a9"/>
            <w:rFonts w:asciiTheme="minorHAnsi" w:hAnsiTheme="minorHAnsi" w:cstheme="minorBidi"/>
            <w:noProof/>
            <w:sz w:val="21"/>
          </w:rPr>
          <w:t>http://www.cnnic.net.cn/hlwfzyj/hlwxzbg/hlwtjbg/201701/P020170123364672657408.pdf</w:t>
        </w:r>
      </w:hyperlink>
      <w:r w:rsidRPr="002526E0">
        <w:rPr>
          <w:rFonts w:hint="eastAsia"/>
          <w:noProof/>
        </w:rPr>
        <w:t>.</w:t>
      </w:r>
    </w:p>
    <w:p w14:paraId="19B03181" w14:textId="37BBB532" w:rsidR="002526E0" w:rsidRPr="002526E0" w:rsidRDefault="002526E0" w:rsidP="002526E0">
      <w:pPr>
        <w:pStyle w:val="EndNoteBibliography"/>
        <w:ind w:left="560" w:hanging="560"/>
        <w:rPr>
          <w:noProof/>
        </w:rPr>
      </w:pPr>
      <w:r w:rsidRPr="002526E0">
        <w:rPr>
          <w:noProof/>
        </w:rPr>
        <w:t>3.</w:t>
      </w:r>
      <w:r w:rsidRPr="002526E0">
        <w:rPr>
          <w:noProof/>
        </w:rPr>
        <w:tab/>
        <w:t xml:space="preserve">Cisco. White paper: Cisco VNI Forecast and Methodology, 2015-2020 [OL]. </w:t>
      </w:r>
      <w:hyperlink r:id="rId89" w:history="1">
        <w:r w:rsidRPr="002526E0">
          <w:rPr>
            <w:rStyle w:val="a9"/>
            <w:rFonts w:asciiTheme="minorHAnsi" w:hAnsiTheme="minorHAnsi" w:cstheme="minorBidi"/>
            <w:noProof/>
            <w:sz w:val="21"/>
          </w:rPr>
          <w:t>http://www.cisco.com/c/en/us/solutions/collateral/service-provider/visual-networking-index-vni/complete-white-paper-c11-481360.html</w:t>
        </w:r>
      </w:hyperlink>
      <w:r w:rsidRPr="002526E0">
        <w:rPr>
          <w:noProof/>
        </w:rPr>
        <w:t>.</w:t>
      </w:r>
    </w:p>
    <w:p w14:paraId="123A1849" w14:textId="77777777" w:rsidR="002526E0" w:rsidRPr="002526E0" w:rsidRDefault="002526E0" w:rsidP="002526E0">
      <w:pPr>
        <w:pStyle w:val="EndNoteBibliography"/>
        <w:ind w:left="560" w:hanging="560"/>
        <w:rPr>
          <w:noProof/>
        </w:rPr>
      </w:pPr>
      <w:r w:rsidRPr="002526E0">
        <w:rPr>
          <w:noProof/>
        </w:rPr>
        <w:t>4.</w:t>
      </w:r>
      <w:r w:rsidRPr="002526E0">
        <w:rPr>
          <w:noProof/>
        </w:rPr>
        <w:tab/>
        <w:t>Adhikari V K, Jain S and Zhang Z-L. Where do you "tube"? uncovering youtube server selection strategy [A]. // Proc of the 20th International Conference on Computer Communications and Networks, Maui: IEEE, 2011: 1-6.</w:t>
      </w:r>
    </w:p>
    <w:p w14:paraId="406D3182" w14:textId="77777777" w:rsidR="002526E0" w:rsidRPr="002526E0" w:rsidRDefault="002526E0" w:rsidP="002526E0">
      <w:pPr>
        <w:pStyle w:val="EndNoteBibliography"/>
        <w:ind w:left="560" w:hanging="560"/>
        <w:rPr>
          <w:noProof/>
        </w:rPr>
      </w:pPr>
      <w:r w:rsidRPr="002526E0">
        <w:rPr>
          <w:noProof/>
        </w:rPr>
        <w:t>5.</w:t>
      </w:r>
      <w:r w:rsidRPr="002526E0">
        <w:rPr>
          <w:noProof/>
        </w:rPr>
        <w:tab/>
        <w:t>Adhikari V K, Jain S, Chen Y</w:t>
      </w:r>
      <w:r w:rsidRPr="002526E0">
        <w:rPr>
          <w:i/>
          <w:noProof/>
        </w:rPr>
        <w:t>, et al.</w:t>
      </w:r>
      <w:r w:rsidRPr="002526E0">
        <w:rPr>
          <w:noProof/>
        </w:rPr>
        <w:t xml:space="preserve"> Vivisecting youtube: An active measurement study [A]. // Proc of 2012 IEEE Conference on Computer Communications Orlando: IEEE, 2012: 2521-2525.</w:t>
      </w:r>
    </w:p>
    <w:p w14:paraId="316A4449" w14:textId="77777777" w:rsidR="002526E0" w:rsidRPr="002526E0" w:rsidRDefault="002526E0" w:rsidP="002526E0">
      <w:pPr>
        <w:pStyle w:val="EndNoteBibliography"/>
        <w:ind w:left="560" w:hanging="560"/>
        <w:rPr>
          <w:noProof/>
        </w:rPr>
      </w:pPr>
      <w:r w:rsidRPr="002526E0">
        <w:rPr>
          <w:noProof/>
        </w:rPr>
        <w:t>6.</w:t>
      </w:r>
      <w:r w:rsidRPr="002526E0">
        <w:rPr>
          <w:noProof/>
        </w:rPr>
        <w:tab/>
        <w:t>Adhikari V K, Guo Y, Hao F</w:t>
      </w:r>
      <w:r w:rsidRPr="002526E0">
        <w:rPr>
          <w:i/>
          <w:noProof/>
        </w:rPr>
        <w:t>, et al.</w:t>
      </w:r>
      <w:r w:rsidRPr="002526E0">
        <w:rPr>
          <w:noProof/>
        </w:rPr>
        <w:t xml:space="preserve"> Unreeling netflix: Understanding and improving multi-cdn movie delivery [A]. // Proc of 2012 IEEE Conference on Computer Communications, Orlando: IEEE, 2012: 1620-1628.</w:t>
      </w:r>
    </w:p>
    <w:p w14:paraId="740E673E" w14:textId="77777777" w:rsidR="002526E0" w:rsidRPr="002526E0" w:rsidRDefault="002526E0" w:rsidP="002526E0">
      <w:pPr>
        <w:pStyle w:val="EndNoteBibliography"/>
        <w:ind w:left="560" w:hanging="560"/>
        <w:rPr>
          <w:noProof/>
        </w:rPr>
      </w:pPr>
      <w:r w:rsidRPr="002526E0">
        <w:rPr>
          <w:noProof/>
        </w:rPr>
        <w:t>7.</w:t>
      </w:r>
      <w:r w:rsidRPr="002526E0">
        <w:rPr>
          <w:noProof/>
        </w:rPr>
        <w:tab/>
        <w:t>Adhikari V K, Guo Y, Hao F</w:t>
      </w:r>
      <w:r w:rsidRPr="002526E0">
        <w:rPr>
          <w:i/>
          <w:noProof/>
        </w:rPr>
        <w:t>, et al.</w:t>
      </w:r>
      <w:r w:rsidRPr="002526E0">
        <w:rPr>
          <w:noProof/>
        </w:rPr>
        <w:t xml:space="preserve"> A tale of three CDNs: An active measurement study of Hulu and its CDNs [A]. // Proc of 2012 IEEE Conference on Computer Communications Workshops, Orlando: IEEE, 2012: 7-12.</w:t>
      </w:r>
    </w:p>
    <w:p w14:paraId="48AA0DB2" w14:textId="77777777" w:rsidR="002526E0" w:rsidRPr="002526E0" w:rsidRDefault="002526E0" w:rsidP="002526E0">
      <w:pPr>
        <w:pStyle w:val="EndNoteBibliography"/>
        <w:ind w:left="560" w:hanging="560"/>
        <w:rPr>
          <w:noProof/>
        </w:rPr>
      </w:pPr>
      <w:r w:rsidRPr="002526E0">
        <w:rPr>
          <w:noProof/>
        </w:rPr>
        <w:t>8.</w:t>
      </w:r>
      <w:r w:rsidRPr="002526E0">
        <w:rPr>
          <w:noProof/>
        </w:rPr>
        <w:tab/>
        <w:t>Adhikari V K, Guo Y, Hao F</w:t>
      </w:r>
      <w:r w:rsidRPr="002526E0">
        <w:rPr>
          <w:i/>
          <w:noProof/>
        </w:rPr>
        <w:t>, et al.</w:t>
      </w:r>
      <w:r w:rsidRPr="002526E0">
        <w:rPr>
          <w:noProof/>
        </w:rPr>
        <w:t xml:space="preserve"> Measurement study of Netflix, Hulu, and a tale of three CDNs [J]</w:t>
      </w:r>
      <w:r w:rsidRPr="002526E0">
        <w:rPr>
          <w:i/>
          <w:noProof/>
        </w:rPr>
        <w:t>.</w:t>
      </w:r>
      <w:r w:rsidRPr="002526E0">
        <w:rPr>
          <w:noProof/>
        </w:rPr>
        <w:t xml:space="preserve"> IEEE/ACM Transactions on Networking, 2015</w:t>
      </w:r>
      <w:r w:rsidRPr="002526E0">
        <w:rPr>
          <w:rFonts w:ascii="PingFang SC" w:eastAsia="PingFang SC" w:hAnsi="PingFang SC"/>
          <w:noProof/>
        </w:rPr>
        <w:t xml:space="preserve">, </w:t>
      </w:r>
      <w:r w:rsidRPr="002526E0">
        <w:rPr>
          <w:noProof/>
        </w:rPr>
        <w:t>23(6): 1984-1997.</w:t>
      </w:r>
    </w:p>
    <w:p w14:paraId="43BC5960" w14:textId="77777777" w:rsidR="002526E0" w:rsidRPr="002526E0" w:rsidRDefault="002526E0" w:rsidP="002526E0">
      <w:pPr>
        <w:pStyle w:val="EndNoteBibliography"/>
        <w:ind w:left="560" w:hanging="560"/>
        <w:rPr>
          <w:noProof/>
        </w:rPr>
      </w:pPr>
      <w:r w:rsidRPr="002526E0">
        <w:rPr>
          <w:noProof/>
        </w:rPr>
        <w:t>9.</w:t>
      </w:r>
      <w:r w:rsidRPr="002526E0">
        <w:rPr>
          <w:noProof/>
        </w:rPr>
        <w:tab/>
        <w:t>Lee M-C, Leu F-Y and Chen Y-P. Cache Replacement Algorithms for YouTube [A]. // Proc of the 28th International Conference on Advanced Information Networking and Applications, Victoria: IEEE, 2014: 743-750.</w:t>
      </w:r>
    </w:p>
    <w:p w14:paraId="0E363B9C" w14:textId="77777777" w:rsidR="002526E0" w:rsidRPr="002526E0" w:rsidRDefault="002526E0" w:rsidP="002526E0">
      <w:pPr>
        <w:pStyle w:val="EndNoteBibliography"/>
        <w:ind w:left="560" w:hanging="560"/>
        <w:rPr>
          <w:noProof/>
        </w:rPr>
      </w:pPr>
      <w:r w:rsidRPr="002526E0">
        <w:rPr>
          <w:noProof/>
        </w:rPr>
        <w:t>10.</w:t>
      </w:r>
      <w:r w:rsidRPr="002526E0">
        <w:rPr>
          <w:noProof/>
        </w:rPr>
        <w:tab/>
        <w:t>Hoiles W, Gharehshiran O N, Krishnamurthy V</w:t>
      </w:r>
      <w:r w:rsidRPr="002526E0">
        <w:rPr>
          <w:i/>
          <w:noProof/>
        </w:rPr>
        <w:t>, et al.</w:t>
      </w:r>
      <w:r w:rsidRPr="002526E0">
        <w:rPr>
          <w:noProof/>
        </w:rPr>
        <w:t xml:space="preserve"> Adaptive caching in the YouTube content distribution network: A revealed preference game-theoretic learning approach [J]</w:t>
      </w:r>
      <w:r w:rsidRPr="002526E0">
        <w:rPr>
          <w:i/>
          <w:noProof/>
        </w:rPr>
        <w:t>.</w:t>
      </w:r>
      <w:r w:rsidRPr="002526E0">
        <w:rPr>
          <w:noProof/>
        </w:rPr>
        <w:t xml:space="preserve"> IEEE Transactions on Cognitive Communications and Networking, 2015</w:t>
      </w:r>
      <w:r w:rsidRPr="002526E0">
        <w:rPr>
          <w:rFonts w:ascii="PingFang SC" w:eastAsia="PingFang SC" w:hAnsi="PingFang SC"/>
          <w:noProof/>
        </w:rPr>
        <w:t xml:space="preserve">, </w:t>
      </w:r>
      <w:r w:rsidRPr="002526E0">
        <w:rPr>
          <w:noProof/>
        </w:rPr>
        <w:t>1(1): 71-85.</w:t>
      </w:r>
    </w:p>
    <w:p w14:paraId="37094DE6" w14:textId="77777777" w:rsidR="002526E0" w:rsidRPr="002526E0" w:rsidRDefault="002526E0" w:rsidP="002526E0">
      <w:pPr>
        <w:pStyle w:val="EndNoteBibliography"/>
        <w:ind w:left="560" w:hanging="560"/>
        <w:rPr>
          <w:noProof/>
        </w:rPr>
      </w:pPr>
      <w:r w:rsidRPr="002526E0">
        <w:rPr>
          <w:noProof/>
        </w:rPr>
        <w:t>11.</w:t>
      </w:r>
      <w:r w:rsidRPr="002526E0">
        <w:rPr>
          <w:noProof/>
        </w:rPr>
        <w:tab/>
        <w:t>Hong J-P. Content popularity-based caching techniques for wireless content delivery [A]. // Proc of 2015 International Conference on Information and Communication Technology Convergence, Jeju: IEEE, 2015: 1300-1302.</w:t>
      </w:r>
    </w:p>
    <w:p w14:paraId="46A10D21" w14:textId="77777777" w:rsidR="002526E0" w:rsidRPr="002526E0" w:rsidRDefault="002526E0" w:rsidP="002526E0">
      <w:pPr>
        <w:pStyle w:val="EndNoteBibliography"/>
        <w:ind w:left="560" w:hanging="560"/>
        <w:rPr>
          <w:noProof/>
        </w:rPr>
      </w:pPr>
      <w:r w:rsidRPr="002526E0">
        <w:rPr>
          <w:noProof/>
        </w:rPr>
        <w:t>12.</w:t>
      </w:r>
      <w:r w:rsidRPr="002526E0">
        <w:rPr>
          <w:noProof/>
        </w:rPr>
        <w:tab/>
        <w:t>Braun L, Klein A, Carle G</w:t>
      </w:r>
      <w:r w:rsidRPr="002526E0">
        <w:rPr>
          <w:i/>
          <w:noProof/>
        </w:rPr>
        <w:t>, et al.</w:t>
      </w:r>
      <w:r w:rsidRPr="002526E0">
        <w:rPr>
          <w:noProof/>
        </w:rPr>
        <w:t xml:space="preserve"> Analyzing caching benefits for YouTube traffic in edge networks—A measurement-based evaluation [A]. // Proc of 2012 IEEE Network Operations and Management Symposium, Maui: IEEE, 2012: 311-318.</w:t>
      </w:r>
    </w:p>
    <w:p w14:paraId="250D90F4" w14:textId="77777777" w:rsidR="002526E0" w:rsidRPr="002526E0" w:rsidRDefault="002526E0" w:rsidP="002526E0">
      <w:pPr>
        <w:pStyle w:val="EndNoteBibliography"/>
        <w:ind w:left="560" w:hanging="560"/>
        <w:rPr>
          <w:noProof/>
        </w:rPr>
      </w:pPr>
      <w:r w:rsidRPr="002526E0">
        <w:rPr>
          <w:noProof/>
        </w:rPr>
        <w:t>13.</w:t>
      </w:r>
      <w:r w:rsidRPr="002526E0">
        <w:rPr>
          <w:noProof/>
        </w:rPr>
        <w:tab/>
        <w:t>Zhou Y, Chen L, Yang C</w:t>
      </w:r>
      <w:r w:rsidRPr="002526E0">
        <w:rPr>
          <w:i/>
          <w:noProof/>
        </w:rPr>
        <w:t>, et al.</w:t>
      </w:r>
      <w:r w:rsidRPr="002526E0">
        <w:rPr>
          <w:noProof/>
        </w:rPr>
        <w:t xml:space="preserve"> Video popularity dynamics and its implication </w:t>
      </w:r>
      <w:r w:rsidRPr="002526E0">
        <w:rPr>
          <w:noProof/>
        </w:rPr>
        <w:lastRenderedPageBreak/>
        <w:t>for replication [J]</w:t>
      </w:r>
      <w:r w:rsidRPr="002526E0">
        <w:rPr>
          <w:i/>
          <w:noProof/>
        </w:rPr>
        <w:t>.</w:t>
      </w:r>
      <w:r w:rsidRPr="002526E0">
        <w:rPr>
          <w:noProof/>
        </w:rPr>
        <w:t xml:space="preserve"> IEEE transactions on multimedia, 2015</w:t>
      </w:r>
      <w:r w:rsidRPr="002526E0">
        <w:rPr>
          <w:rFonts w:ascii="PingFang SC" w:eastAsia="PingFang SC" w:hAnsi="PingFang SC"/>
          <w:noProof/>
        </w:rPr>
        <w:t xml:space="preserve">, </w:t>
      </w:r>
      <w:r w:rsidRPr="002526E0">
        <w:rPr>
          <w:noProof/>
        </w:rPr>
        <w:t>17(8): 1273-1285.</w:t>
      </w:r>
    </w:p>
    <w:p w14:paraId="4D0A7635" w14:textId="77777777" w:rsidR="002526E0" w:rsidRPr="002526E0" w:rsidRDefault="002526E0" w:rsidP="002526E0">
      <w:pPr>
        <w:pStyle w:val="EndNoteBibliography"/>
        <w:ind w:left="560" w:hanging="560"/>
        <w:rPr>
          <w:noProof/>
        </w:rPr>
      </w:pPr>
      <w:r w:rsidRPr="002526E0">
        <w:rPr>
          <w:noProof/>
        </w:rPr>
        <w:t>14.</w:t>
      </w:r>
      <w:r w:rsidRPr="002526E0">
        <w:rPr>
          <w:noProof/>
        </w:rPr>
        <w:tab/>
        <w:t>Krishnan S S and Sitaraman R K</w:t>
      </w:r>
      <w:r w:rsidRPr="002526E0">
        <w:rPr>
          <w:rFonts w:ascii="PingFang SC" w:eastAsia="PingFang SC" w:hAnsi="PingFang SC"/>
          <w:noProof/>
        </w:rPr>
        <w:t>.</w:t>
      </w:r>
      <w:r w:rsidRPr="002526E0">
        <w:rPr>
          <w:noProof/>
        </w:rPr>
        <w:t xml:space="preserve"> Video stream quality impacts viewer behavior: inferring causality using quasi-experimental designs [J]</w:t>
      </w:r>
      <w:r w:rsidRPr="002526E0">
        <w:rPr>
          <w:i/>
          <w:noProof/>
        </w:rPr>
        <w:t>.</w:t>
      </w:r>
      <w:r w:rsidRPr="002526E0">
        <w:rPr>
          <w:noProof/>
        </w:rPr>
        <w:t xml:space="preserve"> IEEE/ACM Transactions on Networking, 2013</w:t>
      </w:r>
      <w:r w:rsidRPr="002526E0">
        <w:rPr>
          <w:rFonts w:ascii="PingFang SC" w:eastAsia="PingFang SC" w:hAnsi="PingFang SC"/>
          <w:noProof/>
        </w:rPr>
        <w:t xml:space="preserve">, </w:t>
      </w:r>
      <w:r w:rsidRPr="002526E0">
        <w:rPr>
          <w:noProof/>
        </w:rPr>
        <w:t>21(6): 2001-2014.</w:t>
      </w:r>
    </w:p>
    <w:p w14:paraId="1ABCEA7F" w14:textId="77777777" w:rsidR="002526E0" w:rsidRPr="002526E0" w:rsidRDefault="002526E0" w:rsidP="002526E0">
      <w:pPr>
        <w:pStyle w:val="EndNoteBibliography"/>
        <w:ind w:left="560" w:hanging="560"/>
        <w:rPr>
          <w:noProof/>
        </w:rPr>
      </w:pPr>
      <w:r w:rsidRPr="002526E0">
        <w:rPr>
          <w:noProof/>
        </w:rPr>
        <w:t>15.</w:t>
      </w:r>
      <w:r w:rsidRPr="002526E0">
        <w:rPr>
          <w:noProof/>
        </w:rPr>
        <w:tab/>
        <w:t>Yu F, Chen H, Xie L</w:t>
      </w:r>
      <w:r w:rsidRPr="002526E0">
        <w:rPr>
          <w:i/>
          <w:noProof/>
        </w:rPr>
        <w:t>, et al.</w:t>
      </w:r>
      <w:r w:rsidRPr="002526E0">
        <w:rPr>
          <w:noProof/>
        </w:rPr>
        <w:t xml:space="preserve"> Impact of end-user playout buffer dynamics on HTTP progressive video QoE in wireless networks [A]. // Proc of the 25th Annual International Symposium on Personal, Indoor, and Mobile Radio Communication, Washington DC: IEEE, 2014: 1996-2001.</w:t>
      </w:r>
    </w:p>
    <w:p w14:paraId="08A23204" w14:textId="77777777" w:rsidR="002526E0" w:rsidRPr="002526E0" w:rsidRDefault="002526E0" w:rsidP="002526E0">
      <w:pPr>
        <w:pStyle w:val="EndNoteBibliography"/>
        <w:ind w:left="560" w:hanging="560"/>
        <w:rPr>
          <w:noProof/>
        </w:rPr>
      </w:pPr>
      <w:r w:rsidRPr="002526E0">
        <w:rPr>
          <w:noProof/>
        </w:rPr>
        <w:t>16.</w:t>
      </w:r>
      <w:r w:rsidRPr="002526E0">
        <w:rPr>
          <w:noProof/>
        </w:rPr>
        <w:tab/>
        <w:t>Nam H, Kim K-H and Schulzrinne H. QoE matters more than QoS: Why people stop watching cat videos [A]. // Proc of 2016 IEEE International Conference on Computer Communications, San Francisco: IEEE, 2016: 1-9.</w:t>
      </w:r>
    </w:p>
    <w:p w14:paraId="6D4541FD" w14:textId="77777777" w:rsidR="002526E0" w:rsidRPr="002526E0" w:rsidRDefault="002526E0" w:rsidP="002526E0">
      <w:pPr>
        <w:pStyle w:val="EndNoteBibliography"/>
        <w:ind w:left="560" w:hanging="560"/>
        <w:rPr>
          <w:noProof/>
        </w:rPr>
      </w:pPr>
      <w:r w:rsidRPr="002526E0">
        <w:rPr>
          <w:noProof/>
        </w:rPr>
        <w:t>17.</w:t>
      </w:r>
      <w:r w:rsidRPr="002526E0">
        <w:rPr>
          <w:noProof/>
        </w:rPr>
        <w:tab/>
        <w:t>Mok R K, Chan E W and Chang R K. Measuring the quality of experience of HTTP video streaming [A]. // Proc of the 12th IFIP/IEEE International Symposium on Integrated Network Management, Dublin: IEEE, 2011: 485-492.</w:t>
      </w:r>
    </w:p>
    <w:p w14:paraId="05CA05D9" w14:textId="77777777" w:rsidR="002526E0" w:rsidRPr="002526E0" w:rsidRDefault="002526E0" w:rsidP="002526E0">
      <w:pPr>
        <w:pStyle w:val="EndNoteBibliography"/>
        <w:ind w:left="560" w:hanging="560"/>
        <w:rPr>
          <w:noProof/>
        </w:rPr>
      </w:pPr>
      <w:r w:rsidRPr="002526E0">
        <w:rPr>
          <w:noProof/>
        </w:rPr>
        <w:t>18.</w:t>
      </w:r>
      <w:r w:rsidRPr="002526E0">
        <w:rPr>
          <w:noProof/>
        </w:rPr>
        <w:tab/>
        <w:t>Hoßfeld T, Egger S, Schatz R</w:t>
      </w:r>
      <w:r w:rsidRPr="002526E0">
        <w:rPr>
          <w:i/>
          <w:noProof/>
        </w:rPr>
        <w:t>, et al.</w:t>
      </w:r>
      <w:r w:rsidRPr="002526E0">
        <w:rPr>
          <w:noProof/>
        </w:rPr>
        <w:t xml:space="preserve"> Initial delay vs. interruptions: Between the devil and the deep blue sea [A]. // Proc of the 4rth International Workshop on Quality of Multimedia Experience, Yarra Valley: IEEE, 2012: 1-6.</w:t>
      </w:r>
    </w:p>
    <w:p w14:paraId="484C90A6" w14:textId="77777777" w:rsidR="002526E0" w:rsidRPr="002526E0" w:rsidRDefault="002526E0" w:rsidP="002526E0">
      <w:pPr>
        <w:pStyle w:val="EndNoteBibliography"/>
        <w:ind w:left="560" w:hanging="560"/>
        <w:rPr>
          <w:noProof/>
        </w:rPr>
      </w:pPr>
      <w:r w:rsidRPr="002526E0">
        <w:rPr>
          <w:noProof/>
        </w:rPr>
        <w:t>19.</w:t>
      </w:r>
      <w:r w:rsidRPr="002526E0">
        <w:rPr>
          <w:noProof/>
        </w:rPr>
        <w:tab/>
        <w:t>Rodriguez D Z, Abrahao J, Begazo D C</w:t>
      </w:r>
      <w:r w:rsidRPr="002526E0">
        <w:rPr>
          <w:i/>
          <w:noProof/>
        </w:rPr>
        <w:t>, et al.</w:t>
      </w:r>
      <w:r w:rsidRPr="002526E0">
        <w:rPr>
          <w:noProof/>
        </w:rPr>
        <w:t xml:space="preserve"> Quality metric to assess video streaming service over TCP considering temporal location of pauses [J]</w:t>
      </w:r>
      <w:r w:rsidRPr="002526E0">
        <w:rPr>
          <w:i/>
          <w:noProof/>
        </w:rPr>
        <w:t>.</w:t>
      </w:r>
      <w:r w:rsidRPr="002526E0">
        <w:rPr>
          <w:noProof/>
        </w:rPr>
        <w:t xml:space="preserve"> IEEE Transactions on Consumer Electronics, 2012</w:t>
      </w:r>
      <w:r w:rsidRPr="002526E0">
        <w:rPr>
          <w:rFonts w:ascii="PingFang SC" w:eastAsia="PingFang SC" w:hAnsi="PingFang SC"/>
          <w:noProof/>
        </w:rPr>
        <w:t xml:space="preserve">, </w:t>
      </w:r>
      <w:r w:rsidRPr="002526E0">
        <w:rPr>
          <w:noProof/>
        </w:rPr>
        <w:t>58(3): 985-992.</w:t>
      </w:r>
    </w:p>
    <w:p w14:paraId="4EEC3B4A" w14:textId="77777777" w:rsidR="002526E0" w:rsidRPr="002526E0" w:rsidRDefault="002526E0" w:rsidP="002526E0">
      <w:pPr>
        <w:pStyle w:val="EndNoteBibliography"/>
        <w:ind w:left="560" w:hanging="560"/>
        <w:rPr>
          <w:noProof/>
        </w:rPr>
      </w:pPr>
      <w:r w:rsidRPr="002526E0">
        <w:rPr>
          <w:noProof/>
        </w:rPr>
        <w:t>20.</w:t>
      </w:r>
      <w:r w:rsidRPr="002526E0">
        <w:rPr>
          <w:noProof/>
        </w:rPr>
        <w:tab/>
        <w:t>Pan W, Cheng G, Wu H</w:t>
      </w:r>
      <w:r w:rsidRPr="002526E0">
        <w:rPr>
          <w:i/>
          <w:noProof/>
        </w:rPr>
        <w:t>, et al.</w:t>
      </w:r>
      <w:r w:rsidRPr="002526E0">
        <w:rPr>
          <w:noProof/>
        </w:rPr>
        <w:t xml:space="preserve"> Towards QoE assessment of encrypted YouTube adaptive video streaming in mobile networks [A]. // Proc of the 24th International Symposium on Quality of Service, Beijing: IEEE, 2016: 1-6.</w:t>
      </w:r>
    </w:p>
    <w:p w14:paraId="7BD0831D" w14:textId="77777777" w:rsidR="002526E0" w:rsidRPr="002526E0" w:rsidRDefault="002526E0" w:rsidP="002526E0">
      <w:pPr>
        <w:pStyle w:val="EndNoteBibliography"/>
        <w:ind w:left="560" w:hanging="560"/>
        <w:rPr>
          <w:noProof/>
        </w:rPr>
      </w:pPr>
      <w:r w:rsidRPr="002526E0">
        <w:rPr>
          <w:noProof/>
        </w:rPr>
        <w:t>21.</w:t>
      </w:r>
      <w:r w:rsidRPr="002526E0">
        <w:rPr>
          <w:noProof/>
        </w:rPr>
        <w:tab/>
        <w:t>Balachandran A, Sekar V, Akella A</w:t>
      </w:r>
      <w:r w:rsidRPr="002526E0">
        <w:rPr>
          <w:i/>
          <w:noProof/>
        </w:rPr>
        <w:t>, et al.</w:t>
      </w:r>
      <w:r w:rsidRPr="002526E0">
        <w:rPr>
          <w:noProof/>
        </w:rPr>
        <w:t xml:space="preserve"> Developing a predictive model of quality of experience for internet video [A]. // Proc of ACM SIGCOMM Computer Communication Review, New York: ACM, 2013: 339-350.</w:t>
      </w:r>
    </w:p>
    <w:p w14:paraId="11996904" w14:textId="77777777" w:rsidR="002526E0" w:rsidRPr="002526E0" w:rsidRDefault="002526E0" w:rsidP="002526E0">
      <w:pPr>
        <w:pStyle w:val="EndNoteBibliography"/>
        <w:ind w:left="560" w:hanging="560"/>
        <w:rPr>
          <w:noProof/>
        </w:rPr>
      </w:pPr>
      <w:r w:rsidRPr="002526E0">
        <w:rPr>
          <w:noProof/>
        </w:rPr>
        <w:t>22.</w:t>
      </w:r>
      <w:r w:rsidRPr="002526E0">
        <w:rPr>
          <w:noProof/>
        </w:rPr>
        <w:tab/>
        <w:t>Shafiq M Z, Erman J, Ji L</w:t>
      </w:r>
      <w:r w:rsidRPr="002526E0">
        <w:rPr>
          <w:i/>
          <w:noProof/>
        </w:rPr>
        <w:t>, et al.</w:t>
      </w:r>
      <w:r w:rsidRPr="002526E0">
        <w:rPr>
          <w:noProof/>
        </w:rPr>
        <w:t xml:space="preserve"> Understanding the impact of network dynamics on mobile video user engagement [A]. // Proc of 2014 ACM international conference on Measurement and modeling of computer systems, Austin: ACM, 2014: 367-379.</w:t>
      </w:r>
    </w:p>
    <w:p w14:paraId="31B6B915" w14:textId="77777777" w:rsidR="002526E0" w:rsidRPr="002526E0" w:rsidRDefault="002526E0" w:rsidP="002526E0">
      <w:pPr>
        <w:pStyle w:val="EndNoteBibliography"/>
        <w:ind w:left="560" w:hanging="560"/>
        <w:rPr>
          <w:noProof/>
        </w:rPr>
      </w:pPr>
      <w:r w:rsidRPr="002526E0">
        <w:rPr>
          <w:noProof/>
        </w:rPr>
        <w:t>23.</w:t>
      </w:r>
      <w:r w:rsidRPr="002526E0">
        <w:rPr>
          <w:noProof/>
        </w:rPr>
        <w:tab/>
        <w:t>Fiedler M, Hossfeld T and Tran-Gia P</w:t>
      </w:r>
      <w:r w:rsidRPr="002526E0">
        <w:rPr>
          <w:rFonts w:ascii="PingFang SC" w:eastAsia="PingFang SC" w:hAnsi="PingFang SC"/>
          <w:noProof/>
        </w:rPr>
        <w:t>.</w:t>
      </w:r>
      <w:r w:rsidRPr="002526E0">
        <w:rPr>
          <w:noProof/>
        </w:rPr>
        <w:t xml:space="preserve"> A generic quantitative relationship between quality of experience and quality of service [J]</w:t>
      </w:r>
      <w:r w:rsidRPr="002526E0">
        <w:rPr>
          <w:i/>
          <w:noProof/>
        </w:rPr>
        <w:t>.</w:t>
      </w:r>
      <w:r w:rsidRPr="002526E0">
        <w:rPr>
          <w:noProof/>
        </w:rPr>
        <w:t xml:space="preserve"> IEEE Network, 2010</w:t>
      </w:r>
      <w:r w:rsidRPr="002526E0">
        <w:rPr>
          <w:rFonts w:ascii="PingFang SC" w:eastAsia="PingFang SC" w:hAnsi="PingFang SC"/>
          <w:noProof/>
        </w:rPr>
        <w:t xml:space="preserve">, </w:t>
      </w:r>
      <w:r w:rsidRPr="002526E0">
        <w:rPr>
          <w:noProof/>
        </w:rPr>
        <w:t>24(2): 36-41.</w:t>
      </w:r>
    </w:p>
    <w:p w14:paraId="680F0DC4" w14:textId="77777777" w:rsidR="002526E0" w:rsidRPr="002526E0" w:rsidRDefault="002526E0" w:rsidP="002526E0">
      <w:pPr>
        <w:pStyle w:val="EndNoteBibliography"/>
        <w:ind w:left="560" w:hanging="560"/>
        <w:rPr>
          <w:noProof/>
        </w:rPr>
      </w:pPr>
      <w:r w:rsidRPr="002526E0">
        <w:rPr>
          <w:noProof/>
        </w:rPr>
        <w:t>24.</w:t>
      </w:r>
      <w:r w:rsidRPr="002526E0">
        <w:rPr>
          <w:noProof/>
        </w:rPr>
        <w:tab/>
        <w:t>Moldovan A-N, Ghergulescu I and Muntean C H. A novel methodology for mapping objective video quality metrics to the subjective MOS scale [A]. // Proc of 2014 IEEE International Symposium on Broadband Multimedia Systems and Broadcasting, Beijing: IEEE, 2014: 1-7.</w:t>
      </w:r>
    </w:p>
    <w:p w14:paraId="27432AD5" w14:textId="77777777" w:rsidR="002526E0" w:rsidRPr="002526E0" w:rsidRDefault="002526E0" w:rsidP="002526E0">
      <w:pPr>
        <w:pStyle w:val="EndNoteBibliography"/>
        <w:ind w:left="560" w:hanging="560"/>
        <w:rPr>
          <w:noProof/>
        </w:rPr>
      </w:pPr>
      <w:r w:rsidRPr="002526E0">
        <w:rPr>
          <w:noProof/>
        </w:rPr>
        <w:t>25.</w:t>
      </w:r>
      <w:r w:rsidRPr="002526E0">
        <w:rPr>
          <w:noProof/>
        </w:rPr>
        <w:tab/>
        <w:t>Gill P, Arlitt M, Li Z</w:t>
      </w:r>
      <w:r w:rsidRPr="002526E0">
        <w:rPr>
          <w:i/>
          <w:noProof/>
        </w:rPr>
        <w:t>, et al.</w:t>
      </w:r>
      <w:r w:rsidRPr="002526E0">
        <w:rPr>
          <w:noProof/>
        </w:rPr>
        <w:t xml:space="preserve"> Youtube traffic characterization: a view from the </w:t>
      </w:r>
      <w:r w:rsidRPr="002526E0">
        <w:rPr>
          <w:noProof/>
        </w:rPr>
        <w:lastRenderedPageBreak/>
        <w:t>edge [A]. // Proc of the 7th ACM SIGCOMM conference on Internet measurement, San Diego: ACM, 2007: 15-28.</w:t>
      </w:r>
    </w:p>
    <w:p w14:paraId="22C0285A" w14:textId="77777777" w:rsidR="002526E0" w:rsidRPr="002526E0" w:rsidRDefault="002526E0" w:rsidP="002526E0">
      <w:pPr>
        <w:pStyle w:val="EndNoteBibliography"/>
        <w:ind w:left="560" w:hanging="560"/>
        <w:rPr>
          <w:noProof/>
        </w:rPr>
      </w:pPr>
      <w:r w:rsidRPr="002526E0">
        <w:rPr>
          <w:noProof/>
        </w:rPr>
        <w:t>26.</w:t>
      </w:r>
      <w:r w:rsidRPr="002526E0">
        <w:rPr>
          <w:noProof/>
        </w:rPr>
        <w:tab/>
        <w:t>Casas P, Fiadino P, Bar A</w:t>
      </w:r>
      <w:r w:rsidRPr="002526E0">
        <w:rPr>
          <w:i/>
          <w:noProof/>
        </w:rPr>
        <w:t>, et al.</w:t>
      </w:r>
      <w:r w:rsidRPr="002526E0">
        <w:rPr>
          <w:noProof/>
        </w:rPr>
        <w:t xml:space="preserve"> YouTube all around: Characterizing YouTube from mobile and fixed-line network vantage points [A]. // Proc of 2014 European Conference on Networks and Communications, Bologna: IEEE, 2014: 1-5.</w:t>
      </w:r>
    </w:p>
    <w:p w14:paraId="54F60377" w14:textId="77777777" w:rsidR="002526E0" w:rsidRPr="002526E0" w:rsidRDefault="002526E0" w:rsidP="002526E0">
      <w:pPr>
        <w:pStyle w:val="EndNoteBibliography"/>
        <w:ind w:left="560" w:hanging="560"/>
        <w:rPr>
          <w:noProof/>
        </w:rPr>
      </w:pPr>
      <w:r w:rsidRPr="002526E0">
        <w:rPr>
          <w:noProof/>
        </w:rPr>
        <w:t>27.</w:t>
      </w:r>
      <w:r w:rsidRPr="002526E0">
        <w:rPr>
          <w:noProof/>
        </w:rPr>
        <w:tab/>
        <w:t>Yu H, Zheng D, Zhao B Y</w:t>
      </w:r>
      <w:r w:rsidRPr="002526E0">
        <w:rPr>
          <w:i/>
          <w:noProof/>
        </w:rPr>
        <w:t>, et al.</w:t>
      </w:r>
      <w:r w:rsidRPr="002526E0">
        <w:rPr>
          <w:noProof/>
        </w:rPr>
        <w:t xml:space="preserve"> Understanding user behavior in large-scale video-on-demand systems [A]. // Proc of the 1st ACM SIGOPS/EuroSys European Conference on Computer Systems, Leuven: ACM, 2006: 333-344.</w:t>
      </w:r>
    </w:p>
    <w:p w14:paraId="2210979B" w14:textId="77777777" w:rsidR="002526E0" w:rsidRPr="002526E0" w:rsidRDefault="002526E0" w:rsidP="002526E0">
      <w:pPr>
        <w:pStyle w:val="EndNoteBibliography"/>
        <w:ind w:left="560" w:hanging="560"/>
        <w:rPr>
          <w:noProof/>
        </w:rPr>
      </w:pPr>
      <w:r w:rsidRPr="002526E0">
        <w:rPr>
          <w:noProof/>
        </w:rPr>
        <w:t>28.</w:t>
      </w:r>
      <w:r w:rsidRPr="002526E0">
        <w:rPr>
          <w:noProof/>
        </w:rPr>
        <w:tab/>
        <w:t>Arvidsson A, Du M, Aurelius A</w:t>
      </w:r>
      <w:r w:rsidRPr="002526E0">
        <w:rPr>
          <w:i/>
          <w:noProof/>
        </w:rPr>
        <w:t>, et al.</w:t>
      </w:r>
      <w:r w:rsidRPr="002526E0">
        <w:rPr>
          <w:noProof/>
        </w:rPr>
        <w:t xml:space="preserve"> Analysis of user demand patterns and locality for youtube traffic [A]. // Proc of the 25th International Teletraffic Congress, Shanghai: IEEE, 2013: 1-9.</w:t>
      </w:r>
    </w:p>
    <w:p w14:paraId="1A4A0893" w14:textId="77777777" w:rsidR="002526E0" w:rsidRPr="002526E0" w:rsidRDefault="002526E0" w:rsidP="002526E0">
      <w:pPr>
        <w:pStyle w:val="EndNoteBibliography"/>
        <w:ind w:left="560" w:hanging="560"/>
        <w:rPr>
          <w:noProof/>
        </w:rPr>
      </w:pPr>
      <w:r w:rsidRPr="002526E0">
        <w:rPr>
          <w:noProof/>
        </w:rPr>
        <w:t>29.</w:t>
      </w:r>
      <w:r w:rsidRPr="002526E0">
        <w:rPr>
          <w:noProof/>
        </w:rPr>
        <w:tab/>
        <w:t>Zink M, Suh K, Gu Y</w:t>
      </w:r>
      <w:r w:rsidRPr="002526E0">
        <w:rPr>
          <w:i/>
          <w:noProof/>
        </w:rPr>
        <w:t>, et al.</w:t>
      </w:r>
      <w:r w:rsidRPr="002526E0">
        <w:rPr>
          <w:noProof/>
        </w:rPr>
        <w:t xml:space="preserve"> Characteristics of YouTube network traffic at a campus network–measurements, models, and implications [J]</w:t>
      </w:r>
      <w:r w:rsidRPr="002526E0">
        <w:rPr>
          <w:i/>
          <w:noProof/>
        </w:rPr>
        <w:t>.</w:t>
      </w:r>
      <w:r w:rsidRPr="002526E0">
        <w:rPr>
          <w:noProof/>
        </w:rPr>
        <w:t xml:space="preserve"> Computer networks, 2009</w:t>
      </w:r>
      <w:r w:rsidRPr="002526E0">
        <w:rPr>
          <w:rFonts w:ascii="PingFang SC" w:eastAsia="PingFang SC" w:hAnsi="PingFang SC"/>
          <w:noProof/>
        </w:rPr>
        <w:t xml:space="preserve">, </w:t>
      </w:r>
      <w:r w:rsidRPr="002526E0">
        <w:rPr>
          <w:noProof/>
        </w:rPr>
        <w:t>53(4): 501-514.</w:t>
      </w:r>
    </w:p>
    <w:p w14:paraId="3D65F533" w14:textId="77777777" w:rsidR="002526E0" w:rsidRPr="002526E0" w:rsidRDefault="002526E0" w:rsidP="002526E0">
      <w:pPr>
        <w:pStyle w:val="EndNoteBibliography"/>
        <w:ind w:left="560" w:hanging="560"/>
        <w:rPr>
          <w:noProof/>
        </w:rPr>
      </w:pPr>
      <w:r w:rsidRPr="002526E0">
        <w:rPr>
          <w:noProof/>
        </w:rPr>
        <w:t>30.</w:t>
      </w:r>
      <w:r w:rsidRPr="002526E0">
        <w:rPr>
          <w:noProof/>
        </w:rPr>
        <w:tab/>
        <w:t>Cheng X, Liu J and Dale C</w:t>
      </w:r>
      <w:r w:rsidRPr="002526E0">
        <w:rPr>
          <w:rFonts w:ascii="PingFang SC" w:eastAsia="PingFang SC" w:hAnsi="PingFang SC"/>
          <w:noProof/>
        </w:rPr>
        <w:t>.</w:t>
      </w:r>
      <w:r w:rsidRPr="002526E0">
        <w:rPr>
          <w:noProof/>
        </w:rPr>
        <w:t xml:space="preserve"> Understanding the characteristics of internet short video sharing: A YouTube-based measurement study [J]</w:t>
      </w:r>
      <w:r w:rsidRPr="002526E0">
        <w:rPr>
          <w:i/>
          <w:noProof/>
        </w:rPr>
        <w:t>.</w:t>
      </w:r>
      <w:r w:rsidRPr="002526E0">
        <w:rPr>
          <w:noProof/>
        </w:rPr>
        <w:t xml:space="preserve"> IEEE Transactions on Multimedia, 2013</w:t>
      </w:r>
      <w:r w:rsidRPr="002526E0">
        <w:rPr>
          <w:rFonts w:ascii="PingFang SC" w:eastAsia="PingFang SC" w:hAnsi="PingFang SC"/>
          <w:noProof/>
        </w:rPr>
        <w:t xml:space="preserve">, </w:t>
      </w:r>
      <w:r w:rsidRPr="002526E0">
        <w:rPr>
          <w:noProof/>
        </w:rPr>
        <w:t>15(5): 1184-1194.</w:t>
      </w:r>
    </w:p>
    <w:p w14:paraId="374651EB" w14:textId="77777777" w:rsidR="002526E0" w:rsidRPr="002526E0" w:rsidRDefault="002526E0" w:rsidP="002526E0">
      <w:pPr>
        <w:pStyle w:val="EndNoteBibliography"/>
        <w:ind w:left="560" w:hanging="560"/>
        <w:rPr>
          <w:noProof/>
        </w:rPr>
      </w:pPr>
      <w:r w:rsidRPr="002526E0">
        <w:rPr>
          <w:noProof/>
        </w:rPr>
        <w:t>31.</w:t>
      </w:r>
      <w:r w:rsidRPr="002526E0">
        <w:rPr>
          <w:noProof/>
        </w:rPr>
        <w:tab/>
        <w:t>Abdesslem F B and Lindgren A. Large scale characterisation of YouTube requests in a cellular network [A]. // Proc of the 15th IEEE International Symposium on A World of Wireless, Mobile and Multimedia Networks, Sydney: IEEE, 2014: 1-9.</w:t>
      </w:r>
    </w:p>
    <w:p w14:paraId="5992D7A3" w14:textId="77777777" w:rsidR="002526E0" w:rsidRPr="002526E0" w:rsidRDefault="002526E0" w:rsidP="002526E0">
      <w:pPr>
        <w:pStyle w:val="EndNoteBibliography"/>
        <w:ind w:left="560" w:hanging="560"/>
        <w:rPr>
          <w:noProof/>
        </w:rPr>
      </w:pPr>
      <w:r w:rsidRPr="002526E0">
        <w:rPr>
          <w:noProof/>
        </w:rPr>
        <w:t>32.</w:t>
      </w:r>
      <w:r w:rsidRPr="002526E0">
        <w:rPr>
          <w:noProof/>
        </w:rPr>
        <w:tab/>
        <w:t>Cha M, Kwak H, Rodriguez P</w:t>
      </w:r>
      <w:r w:rsidRPr="002526E0">
        <w:rPr>
          <w:i/>
          <w:noProof/>
        </w:rPr>
        <w:t>, et al.</w:t>
      </w:r>
      <w:r w:rsidRPr="002526E0">
        <w:rPr>
          <w:noProof/>
        </w:rPr>
        <w:t xml:space="preserve"> Analyzing the video popularity characteristics of large-scale user generated content systems [J]</w:t>
      </w:r>
      <w:r w:rsidRPr="002526E0">
        <w:rPr>
          <w:i/>
          <w:noProof/>
        </w:rPr>
        <w:t>.</w:t>
      </w:r>
      <w:r w:rsidRPr="002526E0">
        <w:rPr>
          <w:noProof/>
        </w:rPr>
        <w:t xml:space="preserve"> IEEE/ACM Transactions on Networking, 2009</w:t>
      </w:r>
      <w:r w:rsidRPr="002526E0">
        <w:rPr>
          <w:rFonts w:ascii="PingFang SC" w:eastAsia="PingFang SC" w:hAnsi="PingFang SC"/>
          <w:noProof/>
        </w:rPr>
        <w:t xml:space="preserve">, </w:t>
      </w:r>
      <w:r w:rsidRPr="002526E0">
        <w:rPr>
          <w:noProof/>
        </w:rPr>
        <w:t>17(5): 1357-1370.</w:t>
      </w:r>
    </w:p>
    <w:p w14:paraId="44CD97A8" w14:textId="77777777" w:rsidR="002526E0" w:rsidRPr="002526E0" w:rsidRDefault="002526E0" w:rsidP="002526E0">
      <w:pPr>
        <w:pStyle w:val="EndNoteBibliography"/>
        <w:ind w:left="560" w:hanging="560"/>
        <w:rPr>
          <w:noProof/>
        </w:rPr>
      </w:pPr>
      <w:r w:rsidRPr="002526E0">
        <w:rPr>
          <w:noProof/>
        </w:rPr>
        <w:t>33.</w:t>
      </w:r>
      <w:r w:rsidRPr="002526E0">
        <w:rPr>
          <w:noProof/>
        </w:rPr>
        <w:tab/>
        <w:t>Abhari A and Soraya M</w:t>
      </w:r>
      <w:r w:rsidRPr="002526E0">
        <w:rPr>
          <w:rFonts w:ascii="PingFang SC" w:eastAsia="PingFang SC" w:hAnsi="PingFang SC"/>
          <w:noProof/>
        </w:rPr>
        <w:t>.</w:t>
      </w:r>
      <w:r w:rsidRPr="002526E0">
        <w:rPr>
          <w:noProof/>
        </w:rPr>
        <w:t xml:space="preserve"> Workload generation for YouTube [J]</w:t>
      </w:r>
      <w:r w:rsidRPr="002526E0">
        <w:rPr>
          <w:i/>
          <w:noProof/>
        </w:rPr>
        <w:t>.</w:t>
      </w:r>
      <w:r w:rsidRPr="002526E0">
        <w:rPr>
          <w:noProof/>
        </w:rPr>
        <w:t xml:space="preserve"> Multimedia Tools and Applications, 2010</w:t>
      </w:r>
      <w:r w:rsidRPr="002526E0">
        <w:rPr>
          <w:rFonts w:ascii="PingFang SC" w:eastAsia="PingFang SC" w:hAnsi="PingFang SC"/>
          <w:noProof/>
        </w:rPr>
        <w:t xml:space="preserve">, </w:t>
      </w:r>
      <w:r w:rsidRPr="002526E0">
        <w:rPr>
          <w:noProof/>
        </w:rPr>
        <w:t>46(1): 91.</w:t>
      </w:r>
    </w:p>
    <w:p w14:paraId="70A771D3" w14:textId="77777777" w:rsidR="002526E0" w:rsidRPr="002526E0" w:rsidRDefault="002526E0" w:rsidP="002526E0">
      <w:pPr>
        <w:pStyle w:val="EndNoteBibliography"/>
        <w:ind w:left="560" w:hanging="560"/>
        <w:rPr>
          <w:noProof/>
        </w:rPr>
      </w:pPr>
      <w:r w:rsidRPr="002526E0">
        <w:rPr>
          <w:noProof/>
        </w:rPr>
        <w:t>34.</w:t>
      </w:r>
      <w:r w:rsidRPr="002526E0">
        <w:rPr>
          <w:noProof/>
        </w:rPr>
        <w:tab/>
        <w:t>Mislove A, Marcon M, Gummadi K P</w:t>
      </w:r>
      <w:r w:rsidRPr="002526E0">
        <w:rPr>
          <w:i/>
          <w:noProof/>
        </w:rPr>
        <w:t>, et al.</w:t>
      </w:r>
      <w:r w:rsidRPr="002526E0">
        <w:rPr>
          <w:noProof/>
        </w:rPr>
        <w:t xml:space="preserve"> Measurement and analysis of online social networks [A]. // Proc of the 7th ACM SIGCOMM conference on Internet measurement, San Diego: ACM, 2007: 29-42.</w:t>
      </w:r>
    </w:p>
    <w:p w14:paraId="7979D0C9" w14:textId="77777777" w:rsidR="002526E0" w:rsidRPr="002526E0" w:rsidRDefault="002526E0" w:rsidP="002526E0">
      <w:pPr>
        <w:pStyle w:val="EndNoteBibliography"/>
        <w:ind w:left="560" w:hanging="560"/>
        <w:rPr>
          <w:noProof/>
        </w:rPr>
      </w:pPr>
      <w:r w:rsidRPr="002526E0">
        <w:rPr>
          <w:noProof/>
        </w:rPr>
        <w:t>35.</w:t>
      </w:r>
      <w:r w:rsidRPr="002526E0">
        <w:rPr>
          <w:noProof/>
        </w:rPr>
        <w:tab/>
        <w:t>Benevenuto F, Rodrigues T, Almeida V</w:t>
      </w:r>
      <w:r w:rsidRPr="002526E0">
        <w:rPr>
          <w:i/>
          <w:noProof/>
        </w:rPr>
        <w:t>, et al.</w:t>
      </w:r>
      <w:r w:rsidRPr="002526E0">
        <w:rPr>
          <w:noProof/>
        </w:rPr>
        <w:t xml:space="preserve"> Video interactions in online video social networks [J]</w:t>
      </w:r>
      <w:r w:rsidRPr="002526E0">
        <w:rPr>
          <w:i/>
          <w:noProof/>
        </w:rPr>
        <w:t>.</w:t>
      </w:r>
      <w:r w:rsidRPr="002526E0">
        <w:rPr>
          <w:noProof/>
        </w:rPr>
        <w:t xml:space="preserve"> ACM Transactions on Multimedia Computing, Communications, and Applications, 2009</w:t>
      </w:r>
      <w:r w:rsidRPr="002526E0">
        <w:rPr>
          <w:rFonts w:ascii="PingFang SC" w:eastAsia="PingFang SC" w:hAnsi="PingFang SC"/>
          <w:noProof/>
        </w:rPr>
        <w:t xml:space="preserve">, </w:t>
      </w:r>
      <w:r w:rsidRPr="002526E0">
        <w:rPr>
          <w:noProof/>
        </w:rPr>
        <w:t>5(4): 30.</w:t>
      </w:r>
    </w:p>
    <w:p w14:paraId="417F901C" w14:textId="77777777" w:rsidR="002526E0" w:rsidRPr="002526E0" w:rsidRDefault="002526E0" w:rsidP="002526E0">
      <w:pPr>
        <w:pStyle w:val="EndNoteBibliography"/>
        <w:ind w:left="560" w:hanging="560"/>
        <w:rPr>
          <w:noProof/>
        </w:rPr>
      </w:pPr>
      <w:r w:rsidRPr="002526E0">
        <w:rPr>
          <w:noProof/>
        </w:rPr>
        <w:t>36.</w:t>
      </w:r>
      <w:r w:rsidRPr="002526E0">
        <w:rPr>
          <w:noProof/>
        </w:rPr>
        <w:tab/>
        <w:t>Li Z, Lin J, Salamatian K</w:t>
      </w:r>
      <w:r w:rsidRPr="002526E0">
        <w:rPr>
          <w:i/>
          <w:noProof/>
        </w:rPr>
        <w:t>, et al.</w:t>
      </w:r>
      <w:r w:rsidRPr="002526E0">
        <w:rPr>
          <w:noProof/>
        </w:rPr>
        <w:t xml:space="preserve"> Social connections in user-generated content video systems: Analysis and recommendation [J]</w:t>
      </w:r>
      <w:r w:rsidRPr="002526E0">
        <w:rPr>
          <w:i/>
          <w:noProof/>
        </w:rPr>
        <w:t>.</w:t>
      </w:r>
      <w:r w:rsidRPr="002526E0">
        <w:rPr>
          <w:noProof/>
        </w:rPr>
        <w:t xml:space="preserve"> IEEE Transactions on network and service management, 2013</w:t>
      </w:r>
      <w:r w:rsidRPr="002526E0">
        <w:rPr>
          <w:rFonts w:ascii="PingFang SC" w:eastAsia="PingFang SC" w:hAnsi="PingFang SC"/>
          <w:noProof/>
        </w:rPr>
        <w:t xml:space="preserve">, </w:t>
      </w:r>
      <w:r w:rsidRPr="002526E0">
        <w:rPr>
          <w:noProof/>
        </w:rPr>
        <w:t>10(1): 70-83.</w:t>
      </w:r>
    </w:p>
    <w:p w14:paraId="753FA2DF" w14:textId="77777777" w:rsidR="002526E0" w:rsidRPr="002526E0" w:rsidRDefault="002526E0" w:rsidP="002526E0">
      <w:pPr>
        <w:pStyle w:val="EndNoteBibliography"/>
        <w:ind w:left="560" w:hanging="560"/>
        <w:rPr>
          <w:noProof/>
        </w:rPr>
      </w:pPr>
      <w:r w:rsidRPr="002526E0">
        <w:rPr>
          <w:noProof/>
        </w:rPr>
        <w:lastRenderedPageBreak/>
        <w:t>37.</w:t>
      </w:r>
      <w:r w:rsidRPr="002526E0">
        <w:rPr>
          <w:noProof/>
        </w:rPr>
        <w:tab/>
        <w:t>Cha M, Kwak H, Rodriguez P</w:t>
      </w:r>
      <w:r w:rsidRPr="002526E0">
        <w:rPr>
          <w:i/>
          <w:noProof/>
        </w:rPr>
        <w:t>, et al.</w:t>
      </w:r>
      <w:r w:rsidRPr="002526E0">
        <w:rPr>
          <w:noProof/>
        </w:rPr>
        <w:t xml:space="preserve"> I tube, you tube, everybody tubes: analyzing the world's largest user generated content video system [A]. // Proc of the 7th ACM SIGCOMM conference on Internet measurement, San Diego: ACM, 2007: 1-14.</w:t>
      </w:r>
    </w:p>
    <w:p w14:paraId="0E16280F" w14:textId="77777777" w:rsidR="002526E0" w:rsidRPr="002526E0" w:rsidRDefault="002526E0" w:rsidP="002526E0">
      <w:pPr>
        <w:pStyle w:val="EndNoteBibliography"/>
        <w:ind w:left="560" w:hanging="560"/>
        <w:rPr>
          <w:noProof/>
        </w:rPr>
      </w:pPr>
      <w:r w:rsidRPr="002526E0">
        <w:rPr>
          <w:noProof/>
        </w:rPr>
        <w:t>38.</w:t>
      </w:r>
      <w:r w:rsidRPr="002526E0">
        <w:rPr>
          <w:noProof/>
        </w:rPr>
        <w:tab/>
        <w:t>Tan X, Guo Y, Chen Y</w:t>
      </w:r>
      <w:r w:rsidRPr="002526E0">
        <w:rPr>
          <w:i/>
          <w:noProof/>
        </w:rPr>
        <w:t>, et al.</w:t>
      </w:r>
      <w:r w:rsidRPr="002526E0">
        <w:rPr>
          <w:noProof/>
        </w:rPr>
        <w:t xml:space="preserve"> Characterizing user Popularity Preference in a large-scale online video streaming system [A]. // Proc of the 6th International Conference on Wireless, Mobile and Multi-Media, Beijing: IET, 2015: 246-249.</w:t>
      </w:r>
    </w:p>
    <w:p w14:paraId="28AE158F" w14:textId="77777777" w:rsidR="002526E0" w:rsidRPr="002526E0" w:rsidRDefault="002526E0" w:rsidP="002526E0">
      <w:pPr>
        <w:pStyle w:val="EndNoteBibliography"/>
        <w:ind w:left="560" w:hanging="560"/>
        <w:rPr>
          <w:noProof/>
        </w:rPr>
      </w:pPr>
      <w:r w:rsidRPr="002526E0">
        <w:rPr>
          <w:noProof/>
        </w:rPr>
        <w:t>39.</w:t>
      </w:r>
      <w:r w:rsidRPr="002526E0">
        <w:rPr>
          <w:noProof/>
        </w:rPr>
        <w:tab/>
        <w:t>Crane R and Sornette D</w:t>
      </w:r>
      <w:r w:rsidRPr="002526E0">
        <w:rPr>
          <w:rFonts w:ascii="PingFang SC" w:eastAsia="PingFang SC" w:hAnsi="PingFang SC"/>
          <w:noProof/>
        </w:rPr>
        <w:t>.</w:t>
      </w:r>
      <w:r w:rsidRPr="002526E0">
        <w:rPr>
          <w:noProof/>
        </w:rPr>
        <w:t xml:space="preserve"> Robust dynamic classes revealed by measuring the response function of a social system [J]</w:t>
      </w:r>
      <w:r w:rsidRPr="002526E0">
        <w:rPr>
          <w:i/>
          <w:noProof/>
        </w:rPr>
        <w:t>.</w:t>
      </w:r>
      <w:r w:rsidRPr="002526E0">
        <w:rPr>
          <w:noProof/>
        </w:rPr>
        <w:t xml:space="preserve"> Proceedings of the National Academy of Sciences, 2008</w:t>
      </w:r>
      <w:r w:rsidRPr="002526E0">
        <w:rPr>
          <w:rFonts w:ascii="PingFang SC" w:eastAsia="PingFang SC" w:hAnsi="PingFang SC"/>
          <w:noProof/>
        </w:rPr>
        <w:t xml:space="preserve">, </w:t>
      </w:r>
      <w:r w:rsidRPr="002526E0">
        <w:rPr>
          <w:noProof/>
        </w:rPr>
        <w:t>105(41): 15649-15653.</w:t>
      </w:r>
    </w:p>
    <w:p w14:paraId="01B4FED2" w14:textId="77777777" w:rsidR="002526E0" w:rsidRPr="002526E0" w:rsidRDefault="002526E0" w:rsidP="002526E0">
      <w:pPr>
        <w:pStyle w:val="EndNoteBibliography"/>
        <w:ind w:left="560" w:hanging="560"/>
        <w:rPr>
          <w:noProof/>
        </w:rPr>
      </w:pPr>
      <w:r w:rsidRPr="002526E0">
        <w:rPr>
          <w:noProof/>
        </w:rPr>
        <w:t>40.</w:t>
      </w:r>
      <w:r w:rsidRPr="002526E0">
        <w:rPr>
          <w:noProof/>
        </w:rPr>
        <w:tab/>
        <w:t>Figueiredo F, Almeida J M, Gonçalves M A</w:t>
      </w:r>
      <w:r w:rsidRPr="002526E0">
        <w:rPr>
          <w:i/>
          <w:noProof/>
        </w:rPr>
        <w:t>, et al.</w:t>
      </w:r>
      <w:r w:rsidRPr="002526E0">
        <w:rPr>
          <w:noProof/>
        </w:rPr>
        <w:t xml:space="preserve"> On the dynamics of social media popularity: a YouTube case study [J]</w:t>
      </w:r>
      <w:r w:rsidRPr="002526E0">
        <w:rPr>
          <w:i/>
          <w:noProof/>
        </w:rPr>
        <w:t>.</w:t>
      </w:r>
      <w:r w:rsidRPr="002526E0">
        <w:rPr>
          <w:noProof/>
        </w:rPr>
        <w:t xml:space="preserve"> ACM Transactions on Internet Technology, 2014</w:t>
      </w:r>
      <w:r w:rsidRPr="002526E0">
        <w:rPr>
          <w:rFonts w:ascii="PingFang SC" w:eastAsia="PingFang SC" w:hAnsi="PingFang SC"/>
          <w:noProof/>
        </w:rPr>
        <w:t xml:space="preserve">, </w:t>
      </w:r>
      <w:r w:rsidRPr="002526E0">
        <w:rPr>
          <w:noProof/>
        </w:rPr>
        <w:t>14(4): 24.</w:t>
      </w:r>
    </w:p>
    <w:p w14:paraId="7E61FE98" w14:textId="77777777" w:rsidR="002526E0" w:rsidRPr="002526E0" w:rsidRDefault="002526E0" w:rsidP="002526E0">
      <w:pPr>
        <w:pStyle w:val="EndNoteBibliography"/>
        <w:ind w:left="560" w:hanging="560"/>
        <w:rPr>
          <w:noProof/>
        </w:rPr>
      </w:pPr>
      <w:r w:rsidRPr="002526E0">
        <w:rPr>
          <w:noProof/>
        </w:rPr>
        <w:t>41.</w:t>
      </w:r>
      <w:r w:rsidRPr="002526E0">
        <w:rPr>
          <w:noProof/>
        </w:rPr>
        <w:tab/>
        <w:t>Jamali S and Rangwala H. Digging digg: Comment mining, popularity prediction, and social network analysis [A]. // Proc of 2009 International Conference on Web Information Systems and Mining, Shanghai: IEEE, 2009: 32-38.</w:t>
      </w:r>
    </w:p>
    <w:p w14:paraId="24160FAA" w14:textId="77777777" w:rsidR="002526E0" w:rsidRPr="002526E0" w:rsidRDefault="002526E0" w:rsidP="002526E0">
      <w:pPr>
        <w:pStyle w:val="EndNoteBibliography"/>
        <w:ind w:left="560" w:hanging="560"/>
        <w:rPr>
          <w:noProof/>
        </w:rPr>
      </w:pPr>
      <w:r w:rsidRPr="002526E0">
        <w:rPr>
          <w:noProof/>
        </w:rPr>
        <w:t>42.</w:t>
      </w:r>
      <w:r w:rsidRPr="002526E0">
        <w:rPr>
          <w:noProof/>
        </w:rPr>
        <w:tab/>
        <w:t>Tsagkias M, Weerkamp W and De Rijke M. Predicting the volume of comments on online news stories [A]. // Proc of the 18th ACM conference on Information and knowledge management, Hong Kong: ACM, 2009: 1765-1768.</w:t>
      </w:r>
    </w:p>
    <w:p w14:paraId="3DFA2C96" w14:textId="77777777" w:rsidR="002526E0" w:rsidRPr="002526E0" w:rsidRDefault="002526E0" w:rsidP="002526E0">
      <w:pPr>
        <w:pStyle w:val="EndNoteBibliography"/>
        <w:ind w:left="560" w:hanging="560"/>
        <w:rPr>
          <w:noProof/>
        </w:rPr>
      </w:pPr>
      <w:r w:rsidRPr="002526E0">
        <w:rPr>
          <w:noProof/>
        </w:rPr>
        <w:t>43.</w:t>
      </w:r>
      <w:r w:rsidRPr="002526E0">
        <w:rPr>
          <w:noProof/>
        </w:rPr>
        <w:tab/>
        <w:t>Vallet D, Berkovsky S, Ardon S</w:t>
      </w:r>
      <w:r w:rsidRPr="002526E0">
        <w:rPr>
          <w:i/>
          <w:noProof/>
        </w:rPr>
        <w:t>, et al.</w:t>
      </w:r>
      <w:r w:rsidRPr="002526E0">
        <w:rPr>
          <w:noProof/>
        </w:rPr>
        <w:t xml:space="preserve"> Characterizing and predicting viral-and-popular video content [A]. // Proc of the 24th ACM International on Conference on Information and Knowledge Management, Melbourne: ACM, 2015: 1591-1600.</w:t>
      </w:r>
    </w:p>
    <w:p w14:paraId="34CDB46C" w14:textId="77777777" w:rsidR="002526E0" w:rsidRPr="002526E0" w:rsidRDefault="002526E0" w:rsidP="002526E0">
      <w:pPr>
        <w:pStyle w:val="EndNoteBibliography"/>
        <w:ind w:left="560" w:hanging="560"/>
        <w:rPr>
          <w:noProof/>
        </w:rPr>
      </w:pPr>
      <w:r w:rsidRPr="002526E0">
        <w:rPr>
          <w:noProof/>
        </w:rPr>
        <w:t>44.</w:t>
      </w:r>
      <w:r w:rsidRPr="002526E0">
        <w:rPr>
          <w:noProof/>
        </w:rPr>
        <w:tab/>
        <w:t>Szabo G and Huberman B A</w:t>
      </w:r>
      <w:r w:rsidRPr="002526E0">
        <w:rPr>
          <w:rFonts w:ascii="PingFang SC" w:eastAsia="PingFang SC" w:hAnsi="PingFang SC"/>
          <w:noProof/>
        </w:rPr>
        <w:t>.</w:t>
      </w:r>
      <w:r w:rsidRPr="002526E0">
        <w:rPr>
          <w:noProof/>
        </w:rPr>
        <w:t xml:space="preserve"> Predicting the popularity of online content [J]</w:t>
      </w:r>
      <w:r w:rsidRPr="002526E0">
        <w:rPr>
          <w:i/>
          <w:noProof/>
        </w:rPr>
        <w:t>.</w:t>
      </w:r>
      <w:r w:rsidRPr="002526E0">
        <w:rPr>
          <w:noProof/>
        </w:rPr>
        <w:t xml:space="preserve"> Communications of the ACM, 2010</w:t>
      </w:r>
      <w:r w:rsidRPr="002526E0">
        <w:rPr>
          <w:rFonts w:ascii="PingFang SC" w:eastAsia="PingFang SC" w:hAnsi="PingFang SC"/>
          <w:noProof/>
        </w:rPr>
        <w:t xml:space="preserve">, </w:t>
      </w:r>
      <w:r w:rsidRPr="002526E0">
        <w:rPr>
          <w:noProof/>
        </w:rPr>
        <w:t>53(8): 80-88.</w:t>
      </w:r>
    </w:p>
    <w:p w14:paraId="77CF85CC" w14:textId="77777777" w:rsidR="002526E0" w:rsidRPr="002526E0" w:rsidRDefault="002526E0" w:rsidP="002526E0">
      <w:pPr>
        <w:pStyle w:val="EndNoteBibliography"/>
        <w:ind w:left="560" w:hanging="560"/>
        <w:rPr>
          <w:noProof/>
        </w:rPr>
      </w:pPr>
      <w:r w:rsidRPr="002526E0">
        <w:rPr>
          <w:noProof/>
        </w:rPr>
        <w:t>45.</w:t>
      </w:r>
      <w:r w:rsidRPr="002526E0">
        <w:rPr>
          <w:noProof/>
        </w:rPr>
        <w:tab/>
        <w:t>Pinto H, Almeida J M and Gonçalves M A. Using early view patterns to predict the popularity of youtube videos [A]. // Proc of the 6th ACM international conference on Web search and data mining, Rome: ACM, 2013: 365-374.</w:t>
      </w:r>
    </w:p>
    <w:p w14:paraId="73350BC1" w14:textId="007FC948" w:rsidR="002526E0" w:rsidRPr="002526E0" w:rsidRDefault="002526E0" w:rsidP="002526E0">
      <w:pPr>
        <w:pStyle w:val="EndNoteBibliography"/>
        <w:ind w:left="560" w:hanging="560"/>
        <w:rPr>
          <w:noProof/>
        </w:rPr>
      </w:pPr>
      <w:r w:rsidRPr="002526E0">
        <w:rPr>
          <w:noProof/>
        </w:rPr>
        <w:t>46.</w:t>
      </w:r>
      <w:r w:rsidRPr="002526E0">
        <w:rPr>
          <w:noProof/>
        </w:rPr>
        <w:tab/>
        <w:t xml:space="preserve">Youku. Youku Open API [OL]. </w:t>
      </w:r>
      <w:hyperlink r:id="rId90" w:history="1">
        <w:r w:rsidRPr="002526E0">
          <w:rPr>
            <w:rStyle w:val="a9"/>
            <w:rFonts w:asciiTheme="minorHAnsi" w:hAnsiTheme="minorHAnsi" w:cstheme="minorBidi"/>
            <w:noProof/>
            <w:sz w:val="21"/>
          </w:rPr>
          <w:t>http://cloud.youku.com/docs</w:t>
        </w:r>
      </w:hyperlink>
      <w:r w:rsidRPr="002526E0">
        <w:rPr>
          <w:noProof/>
        </w:rPr>
        <w:t>.</w:t>
      </w:r>
    </w:p>
    <w:p w14:paraId="05C70CAD" w14:textId="77777777" w:rsidR="002526E0" w:rsidRPr="002526E0" w:rsidRDefault="002526E0" w:rsidP="002526E0">
      <w:pPr>
        <w:pStyle w:val="EndNoteBibliography"/>
        <w:ind w:left="560" w:hanging="560"/>
        <w:rPr>
          <w:noProof/>
        </w:rPr>
      </w:pPr>
      <w:r w:rsidRPr="002526E0">
        <w:rPr>
          <w:noProof/>
        </w:rPr>
        <w:t>47.</w:t>
      </w:r>
      <w:r w:rsidRPr="002526E0">
        <w:rPr>
          <w:noProof/>
        </w:rPr>
        <w:tab/>
        <w:t>De Mauro A, Greco M and Grimaldi M</w:t>
      </w:r>
      <w:r w:rsidRPr="002526E0">
        <w:rPr>
          <w:rFonts w:ascii="PingFang SC" w:eastAsia="PingFang SC" w:hAnsi="PingFang SC"/>
          <w:noProof/>
        </w:rPr>
        <w:t>.</w:t>
      </w:r>
      <w:r w:rsidRPr="002526E0">
        <w:rPr>
          <w:noProof/>
        </w:rPr>
        <w:t xml:space="preserve"> A formal definition of Big Data based on its essential features [J]</w:t>
      </w:r>
      <w:r w:rsidRPr="002526E0">
        <w:rPr>
          <w:i/>
          <w:noProof/>
        </w:rPr>
        <w:t>.</w:t>
      </w:r>
      <w:r w:rsidRPr="002526E0">
        <w:rPr>
          <w:noProof/>
        </w:rPr>
        <w:t xml:space="preserve"> Library Review, 2016</w:t>
      </w:r>
      <w:r w:rsidRPr="002526E0">
        <w:rPr>
          <w:rFonts w:ascii="PingFang SC" w:eastAsia="PingFang SC" w:hAnsi="PingFang SC"/>
          <w:noProof/>
        </w:rPr>
        <w:t xml:space="preserve">, </w:t>
      </w:r>
      <w:r w:rsidRPr="002526E0">
        <w:rPr>
          <w:noProof/>
        </w:rPr>
        <w:t>65(3): 122-135.</w:t>
      </w:r>
    </w:p>
    <w:p w14:paraId="102F1E6F" w14:textId="77777777" w:rsidR="002526E0" w:rsidRPr="002526E0" w:rsidRDefault="002526E0" w:rsidP="002526E0">
      <w:pPr>
        <w:pStyle w:val="EndNoteBibliography"/>
        <w:ind w:left="560" w:hanging="560"/>
        <w:rPr>
          <w:noProof/>
        </w:rPr>
      </w:pPr>
      <w:r w:rsidRPr="002526E0">
        <w:rPr>
          <w:noProof/>
        </w:rPr>
        <w:t>48.</w:t>
      </w:r>
      <w:r w:rsidRPr="002526E0">
        <w:rPr>
          <w:noProof/>
        </w:rPr>
        <w:tab/>
        <w:t>Fox A, Griffith R, Joseph A</w:t>
      </w:r>
      <w:r w:rsidRPr="002526E0">
        <w:rPr>
          <w:i/>
          <w:noProof/>
        </w:rPr>
        <w:t>, et al.</w:t>
      </w:r>
      <w:r w:rsidRPr="002526E0">
        <w:rPr>
          <w:noProof/>
        </w:rPr>
        <w:t xml:space="preserve"> Above the clouds: A Berkeley view of cloud computing [R]. Berkeley: 2009.</w:t>
      </w:r>
    </w:p>
    <w:p w14:paraId="31DA9F06" w14:textId="77777777" w:rsidR="002526E0" w:rsidRPr="002526E0" w:rsidRDefault="002526E0" w:rsidP="002526E0">
      <w:pPr>
        <w:pStyle w:val="EndNoteBibliography"/>
        <w:ind w:left="560" w:hanging="560"/>
        <w:rPr>
          <w:noProof/>
        </w:rPr>
      </w:pPr>
      <w:r w:rsidRPr="002526E0">
        <w:rPr>
          <w:noProof/>
        </w:rPr>
        <w:t>49.</w:t>
      </w:r>
      <w:r w:rsidRPr="002526E0">
        <w:rPr>
          <w:noProof/>
        </w:rPr>
        <w:tab/>
        <w:t>Ghemawat S, Gobioff H and Leung S-T. The Google file system [A]. // Proc of the 19th ACM symposium on Operating systems principles, Bolton Landing: ACM, 2003: 29-43.</w:t>
      </w:r>
    </w:p>
    <w:p w14:paraId="1D7D8C9A" w14:textId="77777777" w:rsidR="002526E0" w:rsidRPr="002526E0" w:rsidRDefault="002526E0" w:rsidP="002526E0">
      <w:pPr>
        <w:pStyle w:val="EndNoteBibliography"/>
        <w:ind w:left="560" w:hanging="560"/>
        <w:rPr>
          <w:noProof/>
        </w:rPr>
      </w:pPr>
      <w:r w:rsidRPr="002526E0">
        <w:rPr>
          <w:noProof/>
        </w:rPr>
        <w:lastRenderedPageBreak/>
        <w:t>50.</w:t>
      </w:r>
      <w:r w:rsidRPr="002526E0">
        <w:rPr>
          <w:noProof/>
        </w:rPr>
        <w:tab/>
        <w:t>Dean J and Ghemawat S</w:t>
      </w:r>
      <w:r w:rsidRPr="002526E0">
        <w:rPr>
          <w:rFonts w:ascii="PingFang SC" w:eastAsia="PingFang SC" w:hAnsi="PingFang SC"/>
          <w:noProof/>
        </w:rPr>
        <w:t>.</w:t>
      </w:r>
      <w:r w:rsidRPr="002526E0">
        <w:rPr>
          <w:noProof/>
        </w:rPr>
        <w:t xml:space="preserve"> MapReduce: simplified data processing on large clusters [J]</w:t>
      </w:r>
      <w:r w:rsidRPr="002526E0">
        <w:rPr>
          <w:i/>
          <w:noProof/>
        </w:rPr>
        <w:t>.</w:t>
      </w:r>
      <w:r w:rsidRPr="002526E0">
        <w:rPr>
          <w:noProof/>
        </w:rPr>
        <w:t xml:space="preserve"> Communications of the ACM, 2008</w:t>
      </w:r>
      <w:r w:rsidRPr="002526E0">
        <w:rPr>
          <w:rFonts w:ascii="PingFang SC" w:eastAsia="PingFang SC" w:hAnsi="PingFang SC"/>
          <w:noProof/>
        </w:rPr>
        <w:t xml:space="preserve">, </w:t>
      </w:r>
      <w:r w:rsidRPr="002526E0">
        <w:rPr>
          <w:noProof/>
        </w:rPr>
        <w:t>51(1): 107-113.</w:t>
      </w:r>
    </w:p>
    <w:p w14:paraId="73A2CAC3" w14:textId="77777777" w:rsidR="002526E0" w:rsidRPr="002526E0" w:rsidRDefault="002526E0" w:rsidP="002526E0">
      <w:pPr>
        <w:pStyle w:val="EndNoteBibliography"/>
        <w:ind w:left="560" w:hanging="560"/>
        <w:rPr>
          <w:noProof/>
        </w:rPr>
      </w:pPr>
      <w:r w:rsidRPr="002526E0">
        <w:rPr>
          <w:noProof/>
        </w:rPr>
        <w:t>51.</w:t>
      </w:r>
      <w:r w:rsidRPr="002526E0">
        <w:rPr>
          <w:noProof/>
        </w:rPr>
        <w:tab/>
        <w:t>Chang F, Dean J, Ghemawat S</w:t>
      </w:r>
      <w:r w:rsidRPr="002526E0">
        <w:rPr>
          <w:i/>
          <w:noProof/>
        </w:rPr>
        <w:t>, et al.</w:t>
      </w:r>
      <w:r w:rsidRPr="002526E0">
        <w:rPr>
          <w:noProof/>
        </w:rPr>
        <w:t xml:space="preserve"> Bigtable: A distributed storage system for structured data [J]</w:t>
      </w:r>
      <w:r w:rsidRPr="002526E0">
        <w:rPr>
          <w:i/>
          <w:noProof/>
        </w:rPr>
        <w:t>.</w:t>
      </w:r>
      <w:r w:rsidRPr="002526E0">
        <w:rPr>
          <w:noProof/>
        </w:rPr>
        <w:t xml:space="preserve"> ACM Transactions on Computer Systems, 2008</w:t>
      </w:r>
      <w:r w:rsidRPr="002526E0">
        <w:rPr>
          <w:rFonts w:ascii="PingFang SC" w:eastAsia="PingFang SC" w:hAnsi="PingFang SC"/>
          <w:noProof/>
        </w:rPr>
        <w:t xml:space="preserve">, </w:t>
      </w:r>
      <w:r w:rsidRPr="002526E0">
        <w:rPr>
          <w:noProof/>
        </w:rPr>
        <w:t>26(2): 4.</w:t>
      </w:r>
    </w:p>
    <w:p w14:paraId="6B7501D8" w14:textId="461CDF26" w:rsidR="002526E0" w:rsidRPr="002526E0" w:rsidRDefault="002526E0" w:rsidP="002526E0">
      <w:pPr>
        <w:pStyle w:val="EndNoteBibliography"/>
        <w:ind w:left="560" w:hanging="560"/>
        <w:rPr>
          <w:noProof/>
        </w:rPr>
      </w:pPr>
      <w:r w:rsidRPr="002526E0">
        <w:rPr>
          <w:noProof/>
        </w:rPr>
        <w:t>52.</w:t>
      </w:r>
      <w:r w:rsidRPr="002526E0">
        <w:rPr>
          <w:noProof/>
        </w:rPr>
        <w:tab/>
        <w:t xml:space="preserve">Apache. Hadoop [OL]. </w:t>
      </w:r>
      <w:hyperlink r:id="rId91" w:history="1">
        <w:r w:rsidRPr="002526E0">
          <w:rPr>
            <w:rStyle w:val="a9"/>
            <w:rFonts w:asciiTheme="minorHAnsi" w:hAnsiTheme="minorHAnsi" w:cstheme="minorBidi"/>
            <w:noProof/>
            <w:sz w:val="21"/>
          </w:rPr>
          <w:t>http://hadoop.apache.org/</w:t>
        </w:r>
      </w:hyperlink>
      <w:r w:rsidRPr="002526E0">
        <w:rPr>
          <w:noProof/>
        </w:rPr>
        <w:t>.</w:t>
      </w:r>
    </w:p>
    <w:p w14:paraId="350E345E" w14:textId="77777777" w:rsidR="002526E0" w:rsidRPr="002526E0" w:rsidRDefault="002526E0" w:rsidP="002526E0">
      <w:pPr>
        <w:pStyle w:val="EndNoteBibliography"/>
        <w:ind w:left="560" w:hanging="560"/>
        <w:rPr>
          <w:noProof/>
        </w:rPr>
      </w:pPr>
      <w:r w:rsidRPr="002526E0">
        <w:rPr>
          <w:noProof/>
        </w:rPr>
        <w:t>53.</w:t>
      </w:r>
      <w:r w:rsidRPr="002526E0">
        <w:rPr>
          <w:noProof/>
        </w:rPr>
        <w:tab/>
        <w:t>Begen A, Akgul T and Baugher M</w:t>
      </w:r>
      <w:r w:rsidRPr="002526E0">
        <w:rPr>
          <w:rFonts w:ascii="PingFang SC" w:eastAsia="PingFang SC" w:hAnsi="PingFang SC"/>
          <w:noProof/>
        </w:rPr>
        <w:t>.</w:t>
      </w:r>
      <w:r w:rsidRPr="002526E0">
        <w:rPr>
          <w:noProof/>
        </w:rPr>
        <w:t xml:space="preserve"> Watching video over the web: Part 1: Streaming protocols [J]</w:t>
      </w:r>
      <w:r w:rsidRPr="002526E0">
        <w:rPr>
          <w:i/>
          <w:noProof/>
        </w:rPr>
        <w:t>.</w:t>
      </w:r>
      <w:r w:rsidRPr="002526E0">
        <w:rPr>
          <w:noProof/>
        </w:rPr>
        <w:t xml:space="preserve"> IEEE Internet Computing, 2011</w:t>
      </w:r>
      <w:r w:rsidRPr="002526E0">
        <w:rPr>
          <w:rFonts w:ascii="PingFang SC" w:eastAsia="PingFang SC" w:hAnsi="PingFang SC"/>
          <w:noProof/>
        </w:rPr>
        <w:t xml:space="preserve">, </w:t>
      </w:r>
      <w:r w:rsidRPr="002526E0">
        <w:rPr>
          <w:noProof/>
        </w:rPr>
        <w:t>15(2): 54-63.</w:t>
      </w:r>
    </w:p>
    <w:p w14:paraId="5F99DA8D" w14:textId="77777777" w:rsidR="002526E0" w:rsidRPr="002526E0" w:rsidRDefault="002526E0" w:rsidP="002526E0">
      <w:pPr>
        <w:pStyle w:val="EndNoteBibliography"/>
        <w:ind w:left="560" w:hanging="560"/>
        <w:rPr>
          <w:noProof/>
        </w:rPr>
      </w:pPr>
      <w:r w:rsidRPr="002526E0">
        <w:rPr>
          <w:noProof/>
        </w:rPr>
        <w:t>54.</w:t>
      </w:r>
      <w:r w:rsidRPr="002526E0">
        <w:rPr>
          <w:noProof/>
        </w:rPr>
        <w:tab/>
        <w:t>Erman J, Gerber A, Ramadrishnan K</w:t>
      </w:r>
      <w:r w:rsidRPr="002526E0">
        <w:rPr>
          <w:i/>
          <w:noProof/>
        </w:rPr>
        <w:t>, et al.</w:t>
      </w:r>
      <w:r w:rsidRPr="002526E0">
        <w:rPr>
          <w:noProof/>
        </w:rPr>
        <w:t xml:space="preserve"> Over the top video: the gorilla in cellular networks [A]. // Proc of 2011 ACM SIGCOMM conference on Internet measurement conference, Berlin: ACM, 2011: 127-136.</w:t>
      </w:r>
    </w:p>
    <w:p w14:paraId="692A33DF" w14:textId="77777777" w:rsidR="002526E0" w:rsidRPr="002526E0" w:rsidRDefault="002526E0" w:rsidP="002526E0">
      <w:pPr>
        <w:pStyle w:val="EndNoteBibliography"/>
        <w:ind w:left="560" w:hanging="560"/>
        <w:rPr>
          <w:noProof/>
        </w:rPr>
      </w:pPr>
      <w:r w:rsidRPr="002526E0">
        <w:rPr>
          <w:noProof/>
        </w:rPr>
        <w:t>55.</w:t>
      </w:r>
      <w:r w:rsidRPr="002526E0">
        <w:rPr>
          <w:noProof/>
        </w:rPr>
        <w:tab/>
        <w:t>Summers J, Brecht T, Eager D</w:t>
      </w:r>
      <w:r w:rsidRPr="002526E0">
        <w:rPr>
          <w:i/>
          <w:noProof/>
        </w:rPr>
        <w:t>, et al.</w:t>
      </w:r>
      <w:r w:rsidRPr="002526E0">
        <w:rPr>
          <w:noProof/>
        </w:rPr>
        <w:t xml:space="preserve"> To chunk or not to chunk: Implications for HTTP streaming video server performance [A]. // Proc of the 22nd international workshop on Network and Operating System Support for Digital Audio and Video, Toronto: ACM, 2012: 15-20.</w:t>
      </w:r>
    </w:p>
    <w:p w14:paraId="2A6A631C" w14:textId="5425DA42" w:rsidR="002526E0" w:rsidRPr="002526E0" w:rsidRDefault="002526E0" w:rsidP="002526E0">
      <w:pPr>
        <w:pStyle w:val="EndNoteBibliography"/>
        <w:ind w:left="560" w:hanging="560"/>
        <w:rPr>
          <w:noProof/>
        </w:rPr>
      </w:pPr>
      <w:r w:rsidRPr="002526E0">
        <w:rPr>
          <w:noProof/>
        </w:rPr>
        <w:t>56.</w:t>
      </w:r>
      <w:r w:rsidRPr="002526E0">
        <w:rPr>
          <w:noProof/>
        </w:rPr>
        <w:tab/>
        <w:t xml:space="preserve">Adobe. HTTP Dynamic Streaming [OL]. </w:t>
      </w:r>
      <w:hyperlink r:id="rId92" w:history="1">
        <w:r w:rsidRPr="002526E0">
          <w:rPr>
            <w:rStyle w:val="a9"/>
            <w:rFonts w:asciiTheme="minorHAnsi" w:hAnsiTheme="minorHAnsi" w:cstheme="minorBidi"/>
            <w:noProof/>
            <w:sz w:val="21"/>
          </w:rPr>
          <w:t>http://www.adobe.com/products/hds-dynamic-streaming.html</w:t>
        </w:r>
      </w:hyperlink>
      <w:r w:rsidRPr="002526E0">
        <w:rPr>
          <w:noProof/>
        </w:rPr>
        <w:t>.</w:t>
      </w:r>
    </w:p>
    <w:p w14:paraId="299D6A31" w14:textId="0A290002" w:rsidR="002526E0" w:rsidRPr="002526E0" w:rsidRDefault="002526E0" w:rsidP="002526E0">
      <w:pPr>
        <w:pStyle w:val="EndNoteBibliography"/>
        <w:ind w:left="560" w:hanging="560"/>
        <w:rPr>
          <w:noProof/>
        </w:rPr>
      </w:pPr>
      <w:r w:rsidRPr="002526E0">
        <w:rPr>
          <w:noProof/>
        </w:rPr>
        <w:t>57.</w:t>
      </w:r>
      <w:r w:rsidRPr="002526E0">
        <w:rPr>
          <w:noProof/>
        </w:rPr>
        <w:tab/>
        <w:t xml:space="preserve">Apple. HTTP Live Streaming [OL]. </w:t>
      </w:r>
      <w:hyperlink r:id="rId93" w:history="1">
        <w:r w:rsidRPr="002526E0">
          <w:rPr>
            <w:rStyle w:val="a9"/>
            <w:rFonts w:asciiTheme="minorHAnsi" w:hAnsiTheme="minorHAnsi" w:cstheme="minorBidi"/>
            <w:noProof/>
            <w:sz w:val="21"/>
          </w:rPr>
          <w:t>https://developer.apple.com/streaming/</w:t>
        </w:r>
      </w:hyperlink>
      <w:r w:rsidRPr="002526E0">
        <w:rPr>
          <w:noProof/>
        </w:rPr>
        <w:t>.</w:t>
      </w:r>
    </w:p>
    <w:p w14:paraId="680929DD" w14:textId="1513F2AB" w:rsidR="002526E0" w:rsidRPr="002526E0" w:rsidRDefault="002526E0" w:rsidP="002526E0">
      <w:pPr>
        <w:pStyle w:val="EndNoteBibliography"/>
        <w:ind w:left="560" w:hanging="560"/>
        <w:rPr>
          <w:noProof/>
        </w:rPr>
      </w:pPr>
      <w:r w:rsidRPr="002526E0">
        <w:rPr>
          <w:noProof/>
        </w:rPr>
        <w:t>58.</w:t>
      </w:r>
      <w:r w:rsidRPr="002526E0">
        <w:rPr>
          <w:noProof/>
        </w:rPr>
        <w:tab/>
        <w:t xml:space="preserve">Microsoft. Smooth Streaming [OL]. </w:t>
      </w:r>
      <w:hyperlink r:id="rId94" w:history="1">
        <w:r w:rsidRPr="002526E0">
          <w:rPr>
            <w:rStyle w:val="a9"/>
            <w:rFonts w:asciiTheme="minorHAnsi" w:hAnsiTheme="minorHAnsi" w:cstheme="minorBidi"/>
            <w:noProof/>
            <w:sz w:val="21"/>
          </w:rPr>
          <w:t>https://www.iis.net/downloads/microsoft/smooth-streaming</w:t>
        </w:r>
      </w:hyperlink>
      <w:r w:rsidRPr="002526E0">
        <w:rPr>
          <w:noProof/>
        </w:rPr>
        <w:t>.</w:t>
      </w:r>
    </w:p>
    <w:p w14:paraId="00FC4C18" w14:textId="4B252785" w:rsidR="002526E0" w:rsidRPr="002526E0" w:rsidRDefault="002526E0" w:rsidP="002526E0">
      <w:pPr>
        <w:pStyle w:val="EndNoteBibliography"/>
        <w:ind w:left="560" w:hanging="560"/>
        <w:rPr>
          <w:noProof/>
        </w:rPr>
      </w:pPr>
      <w:r w:rsidRPr="002526E0">
        <w:rPr>
          <w:noProof/>
        </w:rPr>
        <w:t>59.</w:t>
      </w:r>
      <w:r w:rsidRPr="002526E0">
        <w:rPr>
          <w:noProof/>
        </w:rPr>
        <w:tab/>
        <w:t xml:space="preserve">MPEG. Dynamic Adaptive Streaming over HTTP [OL]. </w:t>
      </w:r>
      <w:hyperlink r:id="rId95" w:history="1">
        <w:r w:rsidRPr="002526E0">
          <w:rPr>
            <w:rStyle w:val="a9"/>
            <w:rFonts w:asciiTheme="minorHAnsi" w:hAnsiTheme="minorHAnsi" w:cstheme="minorBidi"/>
            <w:noProof/>
            <w:sz w:val="21"/>
          </w:rPr>
          <w:t>http://mpeg.chiariglione.org/standards/mpeg-dash</w:t>
        </w:r>
      </w:hyperlink>
      <w:r w:rsidRPr="002526E0">
        <w:rPr>
          <w:noProof/>
        </w:rPr>
        <w:t>.</w:t>
      </w:r>
    </w:p>
    <w:p w14:paraId="1764EFE5" w14:textId="77777777" w:rsidR="002526E0" w:rsidRPr="002526E0" w:rsidRDefault="002526E0" w:rsidP="002526E0">
      <w:pPr>
        <w:pStyle w:val="EndNoteBibliography"/>
        <w:ind w:left="560" w:hanging="560"/>
        <w:rPr>
          <w:noProof/>
        </w:rPr>
      </w:pPr>
      <w:r w:rsidRPr="002526E0">
        <w:rPr>
          <w:noProof/>
        </w:rPr>
        <w:t>60.</w:t>
      </w:r>
      <w:r w:rsidRPr="002526E0">
        <w:rPr>
          <w:noProof/>
        </w:rPr>
        <w:tab/>
        <w:t>Sodagar I</w:t>
      </w:r>
      <w:r w:rsidRPr="002526E0">
        <w:rPr>
          <w:rFonts w:ascii="PingFang SC" w:eastAsia="PingFang SC" w:hAnsi="PingFang SC"/>
          <w:noProof/>
        </w:rPr>
        <w:t>.</w:t>
      </w:r>
      <w:r w:rsidRPr="002526E0">
        <w:rPr>
          <w:noProof/>
        </w:rPr>
        <w:t xml:space="preserve"> The mpeg-dash standard for multimedia streaming over the internet [J]</w:t>
      </w:r>
      <w:r w:rsidRPr="002526E0">
        <w:rPr>
          <w:i/>
          <w:noProof/>
        </w:rPr>
        <w:t>.</w:t>
      </w:r>
      <w:r w:rsidRPr="002526E0">
        <w:rPr>
          <w:noProof/>
        </w:rPr>
        <w:t xml:space="preserve"> IEEE MultiMedia, 2011</w:t>
      </w:r>
      <w:r w:rsidRPr="002526E0">
        <w:rPr>
          <w:rFonts w:ascii="PingFang SC" w:eastAsia="PingFang SC" w:hAnsi="PingFang SC"/>
          <w:noProof/>
        </w:rPr>
        <w:t xml:space="preserve">, </w:t>
      </w:r>
      <w:r w:rsidRPr="002526E0">
        <w:rPr>
          <w:noProof/>
        </w:rPr>
        <w:t>18(4): 62-67.</w:t>
      </w:r>
    </w:p>
    <w:p w14:paraId="0725CC29" w14:textId="77777777" w:rsidR="002526E0" w:rsidRPr="002526E0" w:rsidRDefault="002526E0" w:rsidP="002526E0">
      <w:pPr>
        <w:pStyle w:val="EndNoteBibliography"/>
        <w:ind w:left="560" w:hanging="560"/>
        <w:rPr>
          <w:noProof/>
        </w:rPr>
      </w:pPr>
      <w:r w:rsidRPr="002526E0">
        <w:rPr>
          <w:noProof/>
        </w:rPr>
        <w:t>61.</w:t>
      </w:r>
      <w:r w:rsidRPr="002526E0">
        <w:rPr>
          <w:noProof/>
        </w:rPr>
        <w:tab/>
        <w:t>Saxena M, Sharan U and Fahmy S. Analyzing video services in web 2.0: a global perspective [A]. // Proc of the 18th International Workshop on Network and Operating Systems Support for Digital Audio and Video, Braunschweig: ACM, 2008: 39-44.</w:t>
      </w:r>
    </w:p>
    <w:p w14:paraId="5B50007F" w14:textId="77777777" w:rsidR="002526E0" w:rsidRPr="002526E0" w:rsidRDefault="002526E0" w:rsidP="002526E0">
      <w:pPr>
        <w:pStyle w:val="EndNoteBibliography"/>
        <w:ind w:left="560" w:hanging="560"/>
        <w:rPr>
          <w:noProof/>
        </w:rPr>
      </w:pPr>
      <w:r w:rsidRPr="002526E0">
        <w:rPr>
          <w:noProof/>
        </w:rPr>
        <w:t>62.</w:t>
      </w:r>
      <w:r w:rsidRPr="002526E0">
        <w:rPr>
          <w:noProof/>
        </w:rPr>
        <w:tab/>
        <w:t>Adhikari V K, Jain S and Zhang Z-L. YouTube traffic dynamics and its interplay with a tier-1 ISP: an ISP perspective [A]. // Proc of the 10th ACM SIGCOMM conference on Internet measurement, Melbourne: ACM, 2010: 431-443.</w:t>
      </w:r>
    </w:p>
    <w:p w14:paraId="5E2E1329" w14:textId="77777777" w:rsidR="002526E0" w:rsidRPr="002526E0" w:rsidRDefault="002526E0" w:rsidP="002526E0">
      <w:pPr>
        <w:pStyle w:val="EndNoteBibliography"/>
        <w:ind w:left="560" w:hanging="560"/>
        <w:rPr>
          <w:noProof/>
        </w:rPr>
      </w:pPr>
      <w:r w:rsidRPr="002526E0">
        <w:rPr>
          <w:noProof/>
        </w:rPr>
        <w:t>63.</w:t>
      </w:r>
      <w:r w:rsidRPr="002526E0">
        <w:rPr>
          <w:noProof/>
        </w:rPr>
        <w:tab/>
        <w:t>Torres R, Finamore A, Kim J R</w:t>
      </w:r>
      <w:r w:rsidRPr="002526E0">
        <w:rPr>
          <w:i/>
          <w:noProof/>
        </w:rPr>
        <w:t>, et al.</w:t>
      </w:r>
      <w:r w:rsidRPr="002526E0">
        <w:rPr>
          <w:noProof/>
        </w:rPr>
        <w:t xml:space="preserve"> Dissecting video server selection strategies in the youtube cdn [A]. // Proc of the 31st International Conference on Distributed Computing Systems, Minneapolis: IEEE, 2011: 248-257.</w:t>
      </w:r>
    </w:p>
    <w:p w14:paraId="35457154" w14:textId="77777777" w:rsidR="002526E0" w:rsidRPr="002526E0" w:rsidRDefault="002526E0" w:rsidP="002526E0">
      <w:pPr>
        <w:pStyle w:val="EndNoteBibliography"/>
        <w:ind w:left="560" w:hanging="560"/>
        <w:rPr>
          <w:noProof/>
        </w:rPr>
      </w:pPr>
      <w:r w:rsidRPr="002526E0">
        <w:rPr>
          <w:noProof/>
        </w:rPr>
        <w:t>64.</w:t>
      </w:r>
      <w:r w:rsidRPr="002526E0">
        <w:rPr>
          <w:noProof/>
        </w:rPr>
        <w:tab/>
        <w:t>Plissonneau L, Biersack E and Juluri P. Analyzing the impact of YouTube delivery policies on user experience [A]. // Proc of the 24th International Teletraffic Congress, Krakow: International Teletraffic Congress, 2012: 28.</w:t>
      </w:r>
    </w:p>
    <w:p w14:paraId="00E9A280" w14:textId="77777777" w:rsidR="002526E0" w:rsidRPr="002526E0" w:rsidRDefault="002526E0" w:rsidP="002526E0">
      <w:pPr>
        <w:pStyle w:val="EndNoteBibliography"/>
        <w:ind w:left="560" w:hanging="560"/>
        <w:rPr>
          <w:noProof/>
        </w:rPr>
      </w:pPr>
      <w:r w:rsidRPr="002526E0">
        <w:rPr>
          <w:noProof/>
        </w:rPr>
        <w:t>65.</w:t>
      </w:r>
      <w:r w:rsidRPr="002526E0">
        <w:rPr>
          <w:noProof/>
        </w:rPr>
        <w:tab/>
        <w:t xml:space="preserve">Korczyński M and Duda A. Classifying service flows in the encrypted skype </w:t>
      </w:r>
      <w:r w:rsidRPr="002526E0">
        <w:rPr>
          <w:noProof/>
        </w:rPr>
        <w:lastRenderedPageBreak/>
        <w:t>traffic [A]. // Proc of 2012 IEEE International Conference on Communications, Ottawa: IEEE, 2012: 1064-1068.</w:t>
      </w:r>
    </w:p>
    <w:p w14:paraId="4370B4E8" w14:textId="77777777" w:rsidR="002526E0" w:rsidRPr="002526E0" w:rsidRDefault="002526E0" w:rsidP="002526E0">
      <w:pPr>
        <w:pStyle w:val="EndNoteBibliography"/>
        <w:ind w:left="560" w:hanging="560"/>
        <w:rPr>
          <w:noProof/>
        </w:rPr>
      </w:pPr>
      <w:r w:rsidRPr="002526E0">
        <w:rPr>
          <w:noProof/>
        </w:rPr>
        <w:t>66.</w:t>
      </w:r>
      <w:r w:rsidRPr="002526E0">
        <w:rPr>
          <w:noProof/>
        </w:rPr>
        <w:tab/>
        <w:t>Chu W, Zhu B B, Xue F</w:t>
      </w:r>
      <w:r w:rsidRPr="002526E0">
        <w:rPr>
          <w:i/>
          <w:noProof/>
        </w:rPr>
        <w:t>, et al.</w:t>
      </w:r>
      <w:r w:rsidRPr="002526E0">
        <w:rPr>
          <w:noProof/>
        </w:rPr>
        <w:t xml:space="preserve"> Protect sensitive sites from phishing attacks using features extractable from inaccessible phishing URLs [A]. // Proc of 2013 IEEE International Conference on Communications, Budapest: IEEE, 2013: 1990-1994.</w:t>
      </w:r>
    </w:p>
    <w:p w14:paraId="70951D54" w14:textId="77777777" w:rsidR="002526E0" w:rsidRPr="002526E0" w:rsidRDefault="002526E0" w:rsidP="002526E0">
      <w:pPr>
        <w:pStyle w:val="EndNoteBibliography"/>
        <w:ind w:left="560" w:hanging="560"/>
        <w:rPr>
          <w:noProof/>
        </w:rPr>
      </w:pPr>
      <w:r w:rsidRPr="002526E0">
        <w:rPr>
          <w:noProof/>
        </w:rPr>
        <w:t>67.</w:t>
      </w:r>
      <w:r w:rsidRPr="002526E0">
        <w:rPr>
          <w:noProof/>
        </w:rPr>
        <w:tab/>
        <w:t>Chaudhary V and Sureka A. Contextual feature based one-class classifier approach for detecting video response spam on youtube [A]. // Proc of the 11th Annual International Conference on Privacy, Security and Trust, Tarragona: IEEE, 2013: 195-204.</w:t>
      </w:r>
    </w:p>
    <w:p w14:paraId="4439235E" w14:textId="77777777" w:rsidR="002526E0" w:rsidRPr="002526E0" w:rsidRDefault="002526E0" w:rsidP="002526E0">
      <w:pPr>
        <w:pStyle w:val="EndNoteBibliography"/>
        <w:ind w:left="560" w:hanging="560"/>
        <w:rPr>
          <w:noProof/>
        </w:rPr>
      </w:pPr>
      <w:r w:rsidRPr="002526E0">
        <w:rPr>
          <w:noProof/>
        </w:rPr>
        <w:t>68.</w:t>
      </w:r>
      <w:r w:rsidRPr="002526E0">
        <w:rPr>
          <w:noProof/>
        </w:rPr>
        <w:tab/>
        <w:t>Breiman L, Friedman J, Stone C J</w:t>
      </w:r>
      <w:r w:rsidRPr="002526E0">
        <w:rPr>
          <w:i/>
          <w:noProof/>
        </w:rPr>
        <w:t>, et al.</w:t>
      </w:r>
      <w:r w:rsidRPr="002526E0">
        <w:rPr>
          <w:noProof/>
        </w:rPr>
        <w:t xml:space="preserve"> Classification and regression trees [M]. Boca Raton: CRC press, 1984.</w:t>
      </w:r>
    </w:p>
    <w:p w14:paraId="4F20957B" w14:textId="77777777" w:rsidR="002526E0" w:rsidRPr="002526E0" w:rsidRDefault="002526E0" w:rsidP="002526E0">
      <w:pPr>
        <w:pStyle w:val="EndNoteBibliography"/>
        <w:ind w:left="560" w:hanging="560"/>
        <w:rPr>
          <w:noProof/>
        </w:rPr>
      </w:pPr>
      <w:r w:rsidRPr="002526E0">
        <w:rPr>
          <w:noProof/>
        </w:rPr>
        <w:t>69.</w:t>
      </w:r>
      <w:r w:rsidRPr="002526E0">
        <w:rPr>
          <w:noProof/>
        </w:rPr>
        <w:tab/>
        <w:t>Russell S, Norvig P and Intelligence A</w:t>
      </w:r>
      <w:r w:rsidRPr="002526E0">
        <w:rPr>
          <w:rFonts w:ascii="PingFang SC" w:eastAsia="PingFang SC" w:hAnsi="PingFang SC"/>
          <w:noProof/>
        </w:rPr>
        <w:t>.</w:t>
      </w:r>
      <w:r w:rsidRPr="002526E0">
        <w:rPr>
          <w:noProof/>
        </w:rPr>
        <w:t xml:space="preserve"> A modern approach [J]</w:t>
      </w:r>
      <w:r w:rsidRPr="002526E0">
        <w:rPr>
          <w:i/>
          <w:noProof/>
        </w:rPr>
        <w:t>.</w:t>
      </w:r>
      <w:r w:rsidRPr="002526E0">
        <w:rPr>
          <w:noProof/>
        </w:rPr>
        <w:t xml:space="preserve"> Artificial Intelligence. Prentice-Hall, Egnlewood Cliffs, 1995</w:t>
      </w:r>
      <w:r w:rsidRPr="002526E0">
        <w:rPr>
          <w:rFonts w:ascii="PingFang SC" w:eastAsia="PingFang SC" w:hAnsi="PingFang SC"/>
          <w:noProof/>
        </w:rPr>
        <w:t xml:space="preserve">, </w:t>
      </w:r>
      <w:r w:rsidRPr="002526E0">
        <w:rPr>
          <w:noProof/>
        </w:rPr>
        <w:t>25(1995): 27.</w:t>
      </w:r>
    </w:p>
    <w:p w14:paraId="54CD084D" w14:textId="77777777" w:rsidR="002526E0" w:rsidRPr="002526E0" w:rsidRDefault="002526E0" w:rsidP="002526E0">
      <w:pPr>
        <w:pStyle w:val="EndNoteBibliography"/>
        <w:ind w:left="560" w:hanging="560"/>
        <w:rPr>
          <w:noProof/>
        </w:rPr>
      </w:pPr>
      <w:r w:rsidRPr="002526E0">
        <w:rPr>
          <w:noProof/>
        </w:rPr>
        <w:t>70.</w:t>
      </w:r>
      <w:r w:rsidRPr="002526E0">
        <w:rPr>
          <w:noProof/>
        </w:rPr>
        <w:tab/>
        <w:t>Cortes C and Vapnik V</w:t>
      </w:r>
      <w:r w:rsidRPr="002526E0">
        <w:rPr>
          <w:rFonts w:ascii="PingFang SC" w:eastAsia="PingFang SC" w:hAnsi="PingFang SC"/>
          <w:noProof/>
        </w:rPr>
        <w:t>.</w:t>
      </w:r>
      <w:r w:rsidRPr="002526E0">
        <w:rPr>
          <w:noProof/>
        </w:rPr>
        <w:t xml:space="preserve"> Support-vector networks [J]</w:t>
      </w:r>
      <w:r w:rsidRPr="002526E0">
        <w:rPr>
          <w:i/>
          <w:noProof/>
        </w:rPr>
        <w:t>.</w:t>
      </w:r>
      <w:r w:rsidRPr="002526E0">
        <w:rPr>
          <w:noProof/>
        </w:rPr>
        <w:t xml:space="preserve"> Machine learning, 1995</w:t>
      </w:r>
      <w:r w:rsidRPr="002526E0">
        <w:rPr>
          <w:rFonts w:ascii="PingFang SC" w:eastAsia="PingFang SC" w:hAnsi="PingFang SC"/>
          <w:noProof/>
        </w:rPr>
        <w:t xml:space="preserve">, </w:t>
      </w:r>
      <w:r w:rsidRPr="002526E0">
        <w:rPr>
          <w:noProof/>
        </w:rPr>
        <w:t>20(3): 273-297.</w:t>
      </w:r>
    </w:p>
    <w:p w14:paraId="7DEDB89C" w14:textId="77777777" w:rsidR="002526E0" w:rsidRPr="002526E0" w:rsidRDefault="002526E0" w:rsidP="002526E0">
      <w:pPr>
        <w:pStyle w:val="EndNoteBibliography"/>
        <w:ind w:left="560" w:hanging="560"/>
        <w:rPr>
          <w:noProof/>
        </w:rPr>
      </w:pPr>
      <w:r w:rsidRPr="002526E0">
        <w:rPr>
          <w:noProof/>
        </w:rPr>
        <w:t>71.</w:t>
      </w:r>
      <w:r w:rsidRPr="002526E0">
        <w:rPr>
          <w:noProof/>
        </w:rPr>
        <w:tab/>
        <w:t>Ramos-Muñoz J J, Prados-Garzon J, Ameigeiras P</w:t>
      </w:r>
      <w:r w:rsidRPr="002526E0">
        <w:rPr>
          <w:i/>
          <w:noProof/>
        </w:rPr>
        <w:t>, et al.</w:t>
      </w:r>
      <w:r w:rsidRPr="002526E0">
        <w:rPr>
          <w:noProof/>
        </w:rPr>
        <w:t xml:space="preserve"> Characteristics of mobile youtube traffic [J]</w:t>
      </w:r>
      <w:r w:rsidRPr="002526E0">
        <w:rPr>
          <w:i/>
          <w:noProof/>
        </w:rPr>
        <w:t>.</w:t>
      </w:r>
      <w:r w:rsidRPr="002526E0">
        <w:rPr>
          <w:noProof/>
        </w:rPr>
        <w:t xml:space="preserve"> IEEE Wireless Communications, 2014</w:t>
      </w:r>
      <w:r w:rsidRPr="002526E0">
        <w:rPr>
          <w:rFonts w:ascii="PingFang SC" w:eastAsia="PingFang SC" w:hAnsi="PingFang SC"/>
          <w:noProof/>
        </w:rPr>
        <w:t xml:space="preserve">, </w:t>
      </w:r>
      <w:r w:rsidRPr="002526E0">
        <w:rPr>
          <w:noProof/>
        </w:rPr>
        <w:t>21(1): 18-25.</w:t>
      </w:r>
    </w:p>
    <w:p w14:paraId="2EB151B7" w14:textId="77777777" w:rsidR="002526E0" w:rsidRPr="002526E0" w:rsidRDefault="002526E0" w:rsidP="002526E0">
      <w:pPr>
        <w:pStyle w:val="EndNoteBibliography"/>
        <w:ind w:left="560" w:hanging="560"/>
        <w:rPr>
          <w:noProof/>
        </w:rPr>
      </w:pPr>
      <w:r w:rsidRPr="002526E0">
        <w:rPr>
          <w:noProof/>
        </w:rPr>
        <w:t>72.</w:t>
      </w:r>
      <w:r w:rsidRPr="002526E0">
        <w:rPr>
          <w:noProof/>
        </w:rPr>
        <w:tab/>
        <w:t>Li Z, Xie G, Kaafar M A</w:t>
      </w:r>
      <w:r w:rsidRPr="002526E0">
        <w:rPr>
          <w:i/>
          <w:noProof/>
        </w:rPr>
        <w:t>, et al.</w:t>
      </w:r>
      <w:r w:rsidRPr="002526E0">
        <w:rPr>
          <w:noProof/>
        </w:rPr>
        <w:t xml:space="preserve"> User behavior characterization of a large-scale mobile live streaming system [A]. // Proc of the 24th International Conference on World Wide Web, Florence: ACM, 2015: 307-313.</w:t>
      </w:r>
    </w:p>
    <w:p w14:paraId="29C756B0" w14:textId="0C31E0FA" w:rsidR="002526E0" w:rsidRPr="002526E0" w:rsidRDefault="002526E0" w:rsidP="002526E0">
      <w:pPr>
        <w:pStyle w:val="EndNoteBibliography"/>
        <w:ind w:left="560" w:hanging="560"/>
        <w:rPr>
          <w:noProof/>
        </w:rPr>
      </w:pPr>
      <w:r w:rsidRPr="002526E0">
        <w:rPr>
          <w:noProof/>
        </w:rPr>
        <w:t>73.</w:t>
      </w:r>
      <w:r w:rsidRPr="002526E0">
        <w:rPr>
          <w:noProof/>
        </w:rPr>
        <w:tab/>
        <w:t xml:space="preserve">Apache. Apache Hadoop [OL]. </w:t>
      </w:r>
      <w:hyperlink r:id="rId96" w:history="1">
        <w:r w:rsidRPr="002526E0">
          <w:rPr>
            <w:rStyle w:val="a9"/>
            <w:rFonts w:asciiTheme="minorHAnsi" w:hAnsiTheme="minorHAnsi" w:cstheme="minorBidi"/>
            <w:noProof/>
            <w:sz w:val="21"/>
          </w:rPr>
          <w:t>https://hadoop.apache.org/</w:t>
        </w:r>
      </w:hyperlink>
      <w:r w:rsidRPr="002526E0">
        <w:rPr>
          <w:noProof/>
        </w:rPr>
        <w:t>.</w:t>
      </w:r>
    </w:p>
    <w:p w14:paraId="680CD693" w14:textId="2D34AFC2" w:rsidR="002526E0" w:rsidRPr="002526E0" w:rsidRDefault="002526E0" w:rsidP="002526E0">
      <w:pPr>
        <w:pStyle w:val="EndNoteBibliography"/>
        <w:ind w:left="560" w:hanging="560"/>
        <w:rPr>
          <w:noProof/>
        </w:rPr>
      </w:pPr>
      <w:r w:rsidRPr="002526E0">
        <w:rPr>
          <w:noProof/>
        </w:rPr>
        <w:t>74.</w:t>
      </w:r>
      <w:r w:rsidRPr="002526E0">
        <w:rPr>
          <w:noProof/>
        </w:rPr>
        <w:tab/>
        <w:t xml:space="preserve">Youku. Youku Tudou Partners With Xiaomi to Accelerate Multi-Screen Ecosystem Development [OL]. </w:t>
      </w:r>
      <w:hyperlink r:id="rId97" w:history="1">
        <w:r w:rsidRPr="002526E0">
          <w:rPr>
            <w:rStyle w:val="a9"/>
            <w:rFonts w:asciiTheme="minorHAnsi" w:hAnsiTheme="minorHAnsi" w:cstheme="minorBidi"/>
            <w:noProof/>
            <w:sz w:val="21"/>
          </w:rPr>
          <w:t>http://ir.youku.com/phoenix.zhtml?c=241246&amp;p=irol-newsArticle_print&amp;ID=1988630</w:t>
        </w:r>
      </w:hyperlink>
      <w:r w:rsidRPr="002526E0">
        <w:rPr>
          <w:noProof/>
        </w:rPr>
        <w:t>.</w:t>
      </w:r>
    </w:p>
    <w:p w14:paraId="3A82687F" w14:textId="77777777" w:rsidR="002526E0" w:rsidRPr="002526E0" w:rsidRDefault="002526E0" w:rsidP="002526E0">
      <w:pPr>
        <w:pStyle w:val="EndNoteBibliography"/>
        <w:ind w:left="560" w:hanging="560"/>
        <w:rPr>
          <w:noProof/>
        </w:rPr>
      </w:pPr>
      <w:r w:rsidRPr="002526E0">
        <w:rPr>
          <w:noProof/>
        </w:rPr>
        <w:t>75.</w:t>
      </w:r>
      <w:r w:rsidRPr="002526E0">
        <w:rPr>
          <w:noProof/>
        </w:rPr>
        <w:tab/>
        <w:t>Lorenz M O</w:t>
      </w:r>
      <w:r w:rsidRPr="002526E0">
        <w:rPr>
          <w:rFonts w:ascii="PingFang SC" w:eastAsia="PingFang SC" w:hAnsi="PingFang SC"/>
          <w:noProof/>
        </w:rPr>
        <w:t>.</w:t>
      </w:r>
      <w:r w:rsidRPr="002526E0">
        <w:rPr>
          <w:noProof/>
        </w:rPr>
        <w:t xml:space="preserve"> Methods of measuring the concentration of wealth [J]</w:t>
      </w:r>
      <w:r w:rsidRPr="002526E0">
        <w:rPr>
          <w:i/>
          <w:noProof/>
        </w:rPr>
        <w:t>.</w:t>
      </w:r>
      <w:r w:rsidRPr="002526E0">
        <w:rPr>
          <w:noProof/>
        </w:rPr>
        <w:t xml:space="preserve"> Publications of the American statistical association, 1905</w:t>
      </w:r>
      <w:r w:rsidRPr="002526E0">
        <w:rPr>
          <w:rFonts w:ascii="PingFang SC" w:eastAsia="PingFang SC" w:hAnsi="PingFang SC"/>
          <w:noProof/>
        </w:rPr>
        <w:t xml:space="preserve">, </w:t>
      </w:r>
      <w:r w:rsidRPr="002526E0">
        <w:rPr>
          <w:noProof/>
        </w:rPr>
        <w:t>9(70): 209-219.</w:t>
      </w:r>
    </w:p>
    <w:p w14:paraId="7E088821" w14:textId="77777777" w:rsidR="002526E0" w:rsidRPr="002526E0" w:rsidRDefault="002526E0" w:rsidP="002526E0">
      <w:pPr>
        <w:pStyle w:val="EndNoteBibliography"/>
        <w:ind w:left="560" w:hanging="560"/>
        <w:rPr>
          <w:noProof/>
        </w:rPr>
      </w:pPr>
      <w:r w:rsidRPr="002526E0">
        <w:rPr>
          <w:noProof/>
        </w:rPr>
        <w:t>76.</w:t>
      </w:r>
      <w:r w:rsidRPr="002526E0">
        <w:rPr>
          <w:noProof/>
        </w:rPr>
        <w:tab/>
        <w:t>Louail T, Lenormand M, Cantu Ros O G</w:t>
      </w:r>
      <w:r w:rsidRPr="002526E0">
        <w:rPr>
          <w:i/>
          <w:noProof/>
        </w:rPr>
        <w:t>, et al.</w:t>
      </w:r>
      <w:r w:rsidRPr="002526E0">
        <w:rPr>
          <w:noProof/>
        </w:rPr>
        <w:t xml:space="preserve"> From mobile phone data to the spatial structure of cities [J]</w:t>
      </w:r>
      <w:r w:rsidRPr="002526E0">
        <w:rPr>
          <w:i/>
          <w:noProof/>
        </w:rPr>
        <w:t>.</w:t>
      </w:r>
      <w:r w:rsidRPr="002526E0">
        <w:rPr>
          <w:noProof/>
        </w:rPr>
        <w:t xml:space="preserve"> Scientific Reports, 2014</w:t>
      </w:r>
      <w:r w:rsidRPr="002526E0">
        <w:rPr>
          <w:rFonts w:ascii="PingFang SC" w:eastAsia="PingFang SC" w:hAnsi="PingFang SC"/>
          <w:noProof/>
        </w:rPr>
        <w:t xml:space="preserve">, </w:t>
      </w:r>
      <w:r w:rsidRPr="002526E0">
        <w:rPr>
          <w:noProof/>
        </w:rPr>
        <w:t>4(1): 5276.</w:t>
      </w:r>
    </w:p>
    <w:p w14:paraId="0F373BA9" w14:textId="77777777" w:rsidR="002526E0" w:rsidRPr="002526E0" w:rsidRDefault="002526E0" w:rsidP="002526E0">
      <w:pPr>
        <w:pStyle w:val="EndNoteBibliography"/>
        <w:ind w:left="560" w:hanging="560"/>
        <w:rPr>
          <w:noProof/>
        </w:rPr>
      </w:pPr>
      <w:r w:rsidRPr="002526E0">
        <w:rPr>
          <w:noProof/>
        </w:rPr>
        <w:t>77.</w:t>
      </w:r>
      <w:r w:rsidRPr="002526E0">
        <w:rPr>
          <w:noProof/>
        </w:rPr>
        <w:tab/>
        <w:t>Lomax K</w:t>
      </w:r>
      <w:r w:rsidRPr="002526E0">
        <w:rPr>
          <w:rFonts w:ascii="PingFang SC" w:eastAsia="PingFang SC" w:hAnsi="PingFang SC"/>
          <w:noProof/>
        </w:rPr>
        <w:t>.</w:t>
      </w:r>
      <w:r w:rsidRPr="002526E0">
        <w:rPr>
          <w:noProof/>
        </w:rPr>
        <w:t xml:space="preserve"> Business failures: Another example of the analysis of failure data [J]</w:t>
      </w:r>
      <w:r w:rsidRPr="002526E0">
        <w:rPr>
          <w:i/>
          <w:noProof/>
        </w:rPr>
        <w:t>.</w:t>
      </w:r>
      <w:r w:rsidRPr="002526E0">
        <w:rPr>
          <w:noProof/>
        </w:rPr>
        <w:t xml:space="preserve"> Journal of the American Statistical Association, 1954</w:t>
      </w:r>
      <w:r w:rsidRPr="002526E0">
        <w:rPr>
          <w:rFonts w:ascii="PingFang SC" w:eastAsia="PingFang SC" w:hAnsi="PingFang SC"/>
          <w:noProof/>
        </w:rPr>
        <w:t xml:space="preserve">, </w:t>
      </w:r>
      <w:r w:rsidRPr="002526E0">
        <w:rPr>
          <w:noProof/>
        </w:rPr>
        <w:t>49(268): 847-852.</w:t>
      </w:r>
    </w:p>
    <w:p w14:paraId="0D10F620" w14:textId="77777777" w:rsidR="002526E0" w:rsidRPr="002526E0" w:rsidRDefault="002526E0" w:rsidP="002526E0">
      <w:pPr>
        <w:pStyle w:val="EndNoteBibliography"/>
        <w:ind w:left="560" w:hanging="560"/>
        <w:rPr>
          <w:noProof/>
        </w:rPr>
      </w:pPr>
      <w:r w:rsidRPr="002526E0">
        <w:rPr>
          <w:noProof/>
        </w:rPr>
        <w:t>78.</w:t>
      </w:r>
      <w:r w:rsidRPr="002526E0">
        <w:rPr>
          <w:noProof/>
        </w:rPr>
        <w:tab/>
        <w:t>Venn J</w:t>
      </w:r>
      <w:r w:rsidRPr="002526E0">
        <w:rPr>
          <w:rFonts w:ascii="PingFang SC" w:eastAsia="PingFang SC" w:hAnsi="PingFang SC"/>
          <w:noProof/>
        </w:rPr>
        <w:t>.</w:t>
      </w:r>
      <w:r w:rsidRPr="002526E0">
        <w:rPr>
          <w:noProof/>
        </w:rPr>
        <w:t xml:space="preserve"> I. On the diagrammatic and mechanical representation of propositions and reasonings [J]</w:t>
      </w:r>
      <w:r w:rsidRPr="002526E0">
        <w:rPr>
          <w:i/>
          <w:noProof/>
        </w:rPr>
        <w:t>.</w:t>
      </w:r>
      <w:r w:rsidRPr="002526E0">
        <w:rPr>
          <w:noProof/>
        </w:rPr>
        <w:t xml:space="preserve"> The London, Edinburgh, and Dublin Philosophical Magazine and Journal of Science, 1880</w:t>
      </w:r>
      <w:r w:rsidRPr="002526E0">
        <w:rPr>
          <w:rFonts w:ascii="PingFang SC" w:eastAsia="PingFang SC" w:hAnsi="PingFang SC"/>
          <w:noProof/>
        </w:rPr>
        <w:t xml:space="preserve">, </w:t>
      </w:r>
      <w:r w:rsidRPr="002526E0">
        <w:rPr>
          <w:noProof/>
        </w:rPr>
        <w:t>10(59): 1-18.</w:t>
      </w:r>
    </w:p>
    <w:p w14:paraId="2E765E09" w14:textId="77777777" w:rsidR="002526E0" w:rsidRPr="002526E0" w:rsidRDefault="002526E0" w:rsidP="002526E0">
      <w:pPr>
        <w:pStyle w:val="EndNoteBibliography"/>
        <w:ind w:left="560" w:hanging="560"/>
        <w:rPr>
          <w:noProof/>
        </w:rPr>
      </w:pPr>
      <w:r w:rsidRPr="002526E0">
        <w:rPr>
          <w:noProof/>
        </w:rPr>
        <w:lastRenderedPageBreak/>
        <w:t>79.</w:t>
      </w:r>
      <w:r w:rsidRPr="002526E0">
        <w:rPr>
          <w:noProof/>
        </w:rPr>
        <w:tab/>
        <w:t>Wilson C, Boe B, Sala A</w:t>
      </w:r>
      <w:r w:rsidRPr="002526E0">
        <w:rPr>
          <w:i/>
          <w:noProof/>
        </w:rPr>
        <w:t>, et al.</w:t>
      </w:r>
      <w:r w:rsidRPr="002526E0">
        <w:rPr>
          <w:noProof/>
        </w:rPr>
        <w:t xml:space="preserve"> User interactions in social networks and their implications [A]. // Proc of the 4th ACM European conference on Computer systems, Nuremberg: ACM, 2009: 205-218.</w:t>
      </w:r>
    </w:p>
    <w:p w14:paraId="08B474C8" w14:textId="77777777" w:rsidR="002526E0" w:rsidRPr="002526E0" w:rsidRDefault="002526E0" w:rsidP="002526E0">
      <w:pPr>
        <w:pStyle w:val="EndNoteBibliography"/>
        <w:ind w:left="560" w:hanging="560"/>
        <w:rPr>
          <w:noProof/>
        </w:rPr>
      </w:pPr>
      <w:r w:rsidRPr="002526E0">
        <w:rPr>
          <w:noProof/>
        </w:rPr>
        <w:t>80.</w:t>
      </w:r>
      <w:r w:rsidRPr="002526E0">
        <w:rPr>
          <w:noProof/>
        </w:rPr>
        <w:tab/>
        <w:t>Kwak H, Lee C, Park H</w:t>
      </w:r>
      <w:r w:rsidRPr="002526E0">
        <w:rPr>
          <w:i/>
          <w:noProof/>
        </w:rPr>
        <w:t>, et al.</w:t>
      </w:r>
      <w:r w:rsidRPr="002526E0">
        <w:rPr>
          <w:noProof/>
        </w:rPr>
        <w:t xml:space="preserve"> What is Twitter, a social network or a news media? [A]. // Proc of the 19th international conference on World wide web, Raleigh: ACM, 2010: 591-600.</w:t>
      </w:r>
    </w:p>
    <w:p w14:paraId="3BE39ADB" w14:textId="77777777" w:rsidR="002526E0" w:rsidRPr="002526E0" w:rsidRDefault="002526E0" w:rsidP="002526E0">
      <w:pPr>
        <w:pStyle w:val="EndNoteBibliography"/>
        <w:ind w:left="560" w:hanging="560"/>
        <w:rPr>
          <w:noProof/>
        </w:rPr>
      </w:pPr>
      <w:r w:rsidRPr="002526E0">
        <w:rPr>
          <w:noProof/>
        </w:rPr>
        <w:t>81.</w:t>
      </w:r>
      <w:r w:rsidRPr="002526E0">
        <w:rPr>
          <w:noProof/>
        </w:rPr>
        <w:tab/>
        <w:t>Juran J M</w:t>
      </w:r>
      <w:r w:rsidRPr="002526E0">
        <w:rPr>
          <w:rFonts w:ascii="PingFang SC" w:eastAsia="PingFang SC" w:hAnsi="PingFang SC"/>
          <w:noProof/>
        </w:rPr>
        <w:t>.</w:t>
      </w:r>
      <w:r w:rsidRPr="002526E0">
        <w:rPr>
          <w:noProof/>
        </w:rPr>
        <w:t xml:space="preserve"> Universals in management planning and controlling [J]</w:t>
      </w:r>
      <w:r w:rsidRPr="002526E0">
        <w:rPr>
          <w:i/>
          <w:noProof/>
        </w:rPr>
        <w:t>.</w:t>
      </w:r>
      <w:r w:rsidRPr="002526E0">
        <w:rPr>
          <w:noProof/>
        </w:rPr>
        <w:t xml:space="preserve"> Management Review, 1954</w:t>
      </w:r>
      <w:r w:rsidRPr="002526E0">
        <w:rPr>
          <w:rFonts w:ascii="PingFang SC" w:eastAsia="PingFang SC" w:hAnsi="PingFang SC"/>
          <w:noProof/>
        </w:rPr>
        <w:t xml:space="preserve">, </w:t>
      </w:r>
      <w:r w:rsidRPr="002526E0">
        <w:rPr>
          <w:noProof/>
        </w:rPr>
        <w:t>43(11): 748-761.</w:t>
      </w:r>
    </w:p>
    <w:p w14:paraId="34813A7D" w14:textId="77777777" w:rsidR="002526E0" w:rsidRPr="002526E0" w:rsidRDefault="002526E0" w:rsidP="002526E0">
      <w:pPr>
        <w:pStyle w:val="EndNoteBibliography"/>
        <w:ind w:left="560" w:hanging="560"/>
        <w:rPr>
          <w:noProof/>
        </w:rPr>
      </w:pPr>
      <w:r w:rsidRPr="002526E0">
        <w:rPr>
          <w:noProof/>
        </w:rPr>
        <w:t>82.</w:t>
      </w:r>
      <w:r w:rsidRPr="002526E0">
        <w:rPr>
          <w:noProof/>
        </w:rPr>
        <w:tab/>
        <w:t>Adamic L A and Huberman B A</w:t>
      </w:r>
      <w:r w:rsidRPr="002526E0">
        <w:rPr>
          <w:rFonts w:ascii="PingFang SC" w:eastAsia="PingFang SC" w:hAnsi="PingFang SC"/>
          <w:noProof/>
        </w:rPr>
        <w:t>.</w:t>
      </w:r>
      <w:r w:rsidRPr="002526E0">
        <w:rPr>
          <w:noProof/>
        </w:rPr>
        <w:t xml:space="preserve"> Zipf’s law and the Internet [J]</w:t>
      </w:r>
      <w:r w:rsidRPr="002526E0">
        <w:rPr>
          <w:i/>
          <w:noProof/>
        </w:rPr>
        <w:t>.</w:t>
      </w:r>
      <w:r w:rsidRPr="002526E0">
        <w:rPr>
          <w:noProof/>
        </w:rPr>
        <w:t xml:space="preserve"> Glottometrics, 2002</w:t>
      </w:r>
      <w:r w:rsidRPr="002526E0">
        <w:rPr>
          <w:rFonts w:ascii="PingFang SC" w:eastAsia="PingFang SC" w:hAnsi="PingFang SC"/>
          <w:noProof/>
        </w:rPr>
        <w:t xml:space="preserve">, </w:t>
      </w:r>
      <w:r w:rsidRPr="002526E0">
        <w:rPr>
          <w:noProof/>
        </w:rPr>
        <w:t>3(1): 143-150.</w:t>
      </w:r>
    </w:p>
    <w:p w14:paraId="0C5ADAE9" w14:textId="77777777" w:rsidR="002526E0" w:rsidRPr="002526E0" w:rsidRDefault="002526E0" w:rsidP="002526E0">
      <w:pPr>
        <w:pStyle w:val="EndNoteBibliography"/>
        <w:ind w:left="560" w:hanging="560"/>
        <w:rPr>
          <w:noProof/>
        </w:rPr>
      </w:pPr>
      <w:r w:rsidRPr="002526E0">
        <w:rPr>
          <w:noProof/>
        </w:rPr>
        <w:t>83.</w:t>
      </w:r>
      <w:r w:rsidRPr="002526E0">
        <w:rPr>
          <w:noProof/>
        </w:rPr>
        <w:tab/>
        <w:t>Li W</w:t>
      </w:r>
      <w:r w:rsidRPr="002526E0">
        <w:rPr>
          <w:rFonts w:ascii="PingFang SC" w:eastAsia="PingFang SC" w:hAnsi="PingFang SC"/>
          <w:noProof/>
        </w:rPr>
        <w:t>.</w:t>
      </w:r>
      <w:r w:rsidRPr="002526E0">
        <w:rPr>
          <w:noProof/>
        </w:rPr>
        <w:t xml:space="preserve"> Zipf’s law everywhere [J]</w:t>
      </w:r>
      <w:r w:rsidRPr="002526E0">
        <w:rPr>
          <w:i/>
          <w:noProof/>
        </w:rPr>
        <w:t>.</w:t>
      </w:r>
      <w:r w:rsidRPr="002526E0">
        <w:rPr>
          <w:noProof/>
        </w:rPr>
        <w:t xml:space="preserve"> Glottometrics, 2002</w:t>
      </w:r>
      <w:r w:rsidRPr="002526E0">
        <w:rPr>
          <w:rFonts w:ascii="PingFang SC" w:eastAsia="PingFang SC" w:hAnsi="PingFang SC"/>
          <w:noProof/>
        </w:rPr>
        <w:t xml:space="preserve">, </w:t>
      </w:r>
      <w:r w:rsidRPr="002526E0">
        <w:rPr>
          <w:noProof/>
        </w:rPr>
        <w:t>5(2002): 14-21.</w:t>
      </w:r>
    </w:p>
    <w:p w14:paraId="4A772C06" w14:textId="77777777" w:rsidR="002526E0" w:rsidRPr="002526E0" w:rsidRDefault="002526E0" w:rsidP="002526E0">
      <w:pPr>
        <w:pStyle w:val="EndNoteBibliography"/>
        <w:ind w:left="560" w:hanging="560"/>
        <w:rPr>
          <w:noProof/>
        </w:rPr>
      </w:pPr>
      <w:r w:rsidRPr="002526E0">
        <w:rPr>
          <w:noProof/>
        </w:rPr>
        <w:t>84.</w:t>
      </w:r>
      <w:r w:rsidRPr="002526E0">
        <w:rPr>
          <w:noProof/>
        </w:rPr>
        <w:tab/>
        <w:t>Powers D M. Applications and explanations of Zipf's law [A]. // Proc of the joint conferences on new methods in language processing and computational natural language learning, Sydney: Association for Computational Linguistics, 1998: 151-160.</w:t>
      </w:r>
    </w:p>
    <w:p w14:paraId="03C395B4" w14:textId="77777777" w:rsidR="002526E0" w:rsidRPr="002526E0" w:rsidRDefault="002526E0" w:rsidP="002526E0">
      <w:pPr>
        <w:pStyle w:val="EndNoteBibliography"/>
        <w:ind w:left="560" w:hanging="560"/>
        <w:rPr>
          <w:noProof/>
        </w:rPr>
      </w:pPr>
      <w:r w:rsidRPr="002526E0">
        <w:rPr>
          <w:noProof/>
        </w:rPr>
        <w:t>85.</w:t>
      </w:r>
      <w:r w:rsidRPr="002526E0">
        <w:rPr>
          <w:noProof/>
        </w:rPr>
        <w:tab/>
        <w:t>Papoulis A and Pillai S U. Probability, random variables, and stochastic processes [M]. New York: Tata McGraw-Hill Education, 2002.</w:t>
      </w:r>
    </w:p>
    <w:p w14:paraId="603AB49F" w14:textId="77777777" w:rsidR="002526E0" w:rsidRPr="002526E0" w:rsidRDefault="002526E0" w:rsidP="002526E0">
      <w:pPr>
        <w:pStyle w:val="EndNoteBibliography"/>
        <w:ind w:left="560" w:hanging="560"/>
        <w:rPr>
          <w:noProof/>
        </w:rPr>
      </w:pPr>
      <w:r w:rsidRPr="002526E0">
        <w:rPr>
          <w:noProof/>
        </w:rPr>
        <w:t>86.</w:t>
      </w:r>
      <w:r w:rsidRPr="002526E0">
        <w:rPr>
          <w:noProof/>
        </w:rPr>
        <w:tab/>
        <w:t>Travers J and Milgram S</w:t>
      </w:r>
      <w:r w:rsidRPr="002526E0">
        <w:rPr>
          <w:rFonts w:ascii="PingFang SC" w:eastAsia="PingFang SC" w:hAnsi="PingFang SC"/>
          <w:noProof/>
        </w:rPr>
        <w:t>.</w:t>
      </w:r>
      <w:r w:rsidRPr="002526E0">
        <w:rPr>
          <w:noProof/>
        </w:rPr>
        <w:t xml:space="preserve"> The small world problem [J]</w:t>
      </w:r>
      <w:r w:rsidRPr="002526E0">
        <w:rPr>
          <w:i/>
          <w:noProof/>
        </w:rPr>
        <w:t>.</w:t>
      </w:r>
      <w:r w:rsidRPr="002526E0">
        <w:rPr>
          <w:noProof/>
        </w:rPr>
        <w:t xml:space="preserve"> Phychology Today, 1967</w:t>
      </w:r>
      <w:r w:rsidRPr="002526E0">
        <w:rPr>
          <w:rFonts w:ascii="PingFang SC" w:eastAsia="PingFang SC" w:hAnsi="PingFang SC"/>
          <w:noProof/>
        </w:rPr>
        <w:t xml:space="preserve">, </w:t>
      </w:r>
      <w:r w:rsidRPr="002526E0">
        <w:rPr>
          <w:noProof/>
        </w:rPr>
        <w:t>1(1): 61-67.</w:t>
      </w:r>
    </w:p>
    <w:p w14:paraId="72780106" w14:textId="77777777" w:rsidR="002526E0" w:rsidRPr="002526E0" w:rsidRDefault="002526E0" w:rsidP="002526E0">
      <w:pPr>
        <w:pStyle w:val="EndNoteBibliography"/>
        <w:ind w:left="560" w:hanging="560"/>
        <w:rPr>
          <w:noProof/>
        </w:rPr>
      </w:pPr>
      <w:r w:rsidRPr="002526E0">
        <w:rPr>
          <w:noProof/>
        </w:rPr>
        <w:t>87.</w:t>
      </w:r>
      <w:r w:rsidRPr="002526E0">
        <w:rPr>
          <w:noProof/>
        </w:rPr>
        <w:tab/>
        <w:t>Travers J and Milgram S</w:t>
      </w:r>
      <w:r w:rsidRPr="002526E0">
        <w:rPr>
          <w:rFonts w:ascii="PingFang SC" w:eastAsia="PingFang SC" w:hAnsi="PingFang SC"/>
          <w:noProof/>
        </w:rPr>
        <w:t>.</w:t>
      </w:r>
      <w:r w:rsidRPr="002526E0">
        <w:rPr>
          <w:noProof/>
        </w:rPr>
        <w:t xml:space="preserve"> An experimental study of the small world problem [J]</w:t>
      </w:r>
      <w:r w:rsidRPr="002526E0">
        <w:rPr>
          <w:i/>
          <w:noProof/>
        </w:rPr>
        <w:t>.</w:t>
      </w:r>
      <w:r w:rsidRPr="002526E0">
        <w:rPr>
          <w:noProof/>
        </w:rPr>
        <w:t xml:space="preserve"> Sociometry, 1969</w:t>
      </w:r>
      <w:r w:rsidRPr="002526E0">
        <w:rPr>
          <w:rFonts w:ascii="PingFang SC" w:eastAsia="PingFang SC" w:hAnsi="PingFang SC"/>
          <w:noProof/>
        </w:rPr>
        <w:t xml:space="preserve">, </w:t>
      </w:r>
      <w:r w:rsidRPr="002526E0">
        <w:rPr>
          <w:noProof/>
        </w:rPr>
        <w:t>425-443.</w:t>
      </w:r>
    </w:p>
    <w:p w14:paraId="32CCABC4" w14:textId="77777777" w:rsidR="002526E0" w:rsidRPr="002526E0" w:rsidRDefault="002526E0" w:rsidP="002526E0">
      <w:pPr>
        <w:pStyle w:val="EndNoteBibliography"/>
        <w:ind w:left="560" w:hanging="560"/>
        <w:rPr>
          <w:noProof/>
        </w:rPr>
      </w:pPr>
      <w:r w:rsidRPr="002526E0">
        <w:rPr>
          <w:noProof/>
        </w:rPr>
        <w:t>88.</w:t>
      </w:r>
      <w:r w:rsidRPr="002526E0">
        <w:rPr>
          <w:noProof/>
        </w:rPr>
        <w:tab/>
        <w:t>Luce R D and Perry A D</w:t>
      </w:r>
      <w:r w:rsidRPr="002526E0">
        <w:rPr>
          <w:rFonts w:ascii="PingFang SC" w:eastAsia="PingFang SC" w:hAnsi="PingFang SC"/>
          <w:noProof/>
        </w:rPr>
        <w:t>.</w:t>
      </w:r>
      <w:r w:rsidRPr="002526E0">
        <w:rPr>
          <w:noProof/>
        </w:rPr>
        <w:t xml:space="preserve"> A method of matrix analysis of group structure [J]</w:t>
      </w:r>
      <w:r w:rsidRPr="002526E0">
        <w:rPr>
          <w:i/>
          <w:noProof/>
        </w:rPr>
        <w:t>.</w:t>
      </w:r>
      <w:r w:rsidRPr="002526E0">
        <w:rPr>
          <w:noProof/>
        </w:rPr>
        <w:t xml:space="preserve"> Psychometrika, 1949</w:t>
      </w:r>
      <w:r w:rsidRPr="002526E0">
        <w:rPr>
          <w:rFonts w:ascii="PingFang SC" w:eastAsia="PingFang SC" w:hAnsi="PingFang SC"/>
          <w:noProof/>
        </w:rPr>
        <w:t xml:space="preserve">, </w:t>
      </w:r>
      <w:r w:rsidRPr="002526E0">
        <w:rPr>
          <w:noProof/>
        </w:rPr>
        <w:t>14(2): 95-116.</w:t>
      </w:r>
    </w:p>
    <w:p w14:paraId="04579EE2" w14:textId="77777777" w:rsidR="002526E0" w:rsidRPr="002526E0" w:rsidRDefault="002526E0" w:rsidP="002526E0">
      <w:pPr>
        <w:pStyle w:val="EndNoteBibliography"/>
        <w:ind w:left="560" w:hanging="560"/>
        <w:rPr>
          <w:noProof/>
        </w:rPr>
      </w:pPr>
      <w:r w:rsidRPr="002526E0">
        <w:rPr>
          <w:noProof/>
        </w:rPr>
        <w:t>89.</w:t>
      </w:r>
      <w:r w:rsidRPr="002526E0">
        <w:rPr>
          <w:noProof/>
        </w:rPr>
        <w:tab/>
        <w:t>Wasserman S and Faust K. Social network analysis: Methods and applications [M]. Cambridge: Cambridge university press, 1994.</w:t>
      </w:r>
    </w:p>
    <w:p w14:paraId="61B97B45" w14:textId="77777777" w:rsidR="002526E0" w:rsidRPr="002526E0" w:rsidRDefault="002526E0" w:rsidP="002526E0">
      <w:pPr>
        <w:pStyle w:val="EndNoteBibliography"/>
        <w:ind w:left="560" w:hanging="560"/>
        <w:rPr>
          <w:noProof/>
        </w:rPr>
      </w:pPr>
      <w:r w:rsidRPr="002526E0">
        <w:rPr>
          <w:noProof/>
        </w:rPr>
        <w:t>90.</w:t>
      </w:r>
      <w:r w:rsidRPr="002526E0">
        <w:rPr>
          <w:noProof/>
        </w:rPr>
        <w:tab/>
        <w:t>Watts D J and Strogatz S H</w:t>
      </w:r>
      <w:r w:rsidRPr="002526E0">
        <w:rPr>
          <w:rFonts w:ascii="PingFang SC" w:eastAsia="PingFang SC" w:hAnsi="PingFang SC"/>
          <w:noProof/>
        </w:rPr>
        <w:t>.</w:t>
      </w:r>
      <w:r w:rsidRPr="002526E0">
        <w:rPr>
          <w:noProof/>
        </w:rPr>
        <w:t xml:space="preserve"> Collective dynamics of ‘small-world’networks [J]</w:t>
      </w:r>
      <w:r w:rsidRPr="002526E0">
        <w:rPr>
          <w:i/>
          <w:noProof/>
        </w:rPr>
        <w:t>.</w:t>
      </w:r>
      <w:r w:rsidRPr="002526E0">
        <w:rPr>
          <w:noProof/>
        </w:rPr>
        <w:t xml:space="preserve"> Nature, 1998</w:t>
      </w:r>
      <w:r w:rsidRPr="002526E0">
        <w:rPr>
          <w:rFonts w:ascii="PingFang SC" w:eastAsia="PingFang SC" w:hAnsi="PingFang SC"/>
          <w:noProof/>
        </w:rPr>
        <w:t xml:space="preserve">, </w:t>
      </w:r>
      <w:r w:rsidRPr="002526E0">
        <w:rPr>
          <w:noProof/>
        </w:rPr>
        <w:t>393(6684): 440-442.</w:t>
      </w:r>
    </w:p>
    <w:p w14:paraId="68FBBA74" w14:textId="77777777" w:rsidR="002526E0" w:rsidRPr="002526E0" w:rsidRDefault="002526E0" w:rsidP="002526E0">
      <w:pPr>
        <w:pStyle w:val="EndNoteBibliography"/>
        <w:ind w:left="560" w:hanging="560"/>
        <w:rPr>
          <w:noProof/>
        </w:rPr>
      </w:pPr>
      <w:r w:rsidRPr="002526E0">
        <w:rPr>
          <w:noProof/>
        </w:rPr>
        <w:t>91.</w:t>
      </w:r>
      <w:r w:rsidRPr="002526E0">
        <w:rPr>
          <w:noProof/>
        </w:rPr>
        <w:tab/>
        <w:t>Wu F and Huberman B A</w:t>
      </w:r>
      <w:r w:rsidRPr="002526E0">
        <w:rPr>
          <w:rFonts w:ascii="PingFang SC" w:eastAsia="PingFang SC" w:hAnsi="PingFang SC"/>
          <w:noProof/>
        </w:rPr>
        <w:t>.</w:t>
      </w:r>
      <w:r w:rsidRPr="002526E0">
        <w:rPr>
          <w:noProof/>
        </w:rPr>
        <w:t xml:space="preserve"> Novelty and collective attention [J]</w:t>
      </w:r>
      <w:r w:rsidRPr="002526E0">
        <w:rPr>
          <w:i/>
          <w:noProof/>
        </w:rPr>
        <w:t>.</w:t>
      </w:r>
      <w:r w:rsidRPr="002526E0">
        <w:rPr>
          <w:noProof/>
        </w:rPr>
        <w:t xml:space="preserve"> Proceedings of the National Academy of Sciences, 2007</w:t>
      </w:r>
      <w:r w:rsidRPr="002526E0">
        <w:rPr>
          <w:rFonts w:ascii="PingFang SC" w:eastAsia="PingFang SC" w:hAnsi="PingFang SC"/>
          <w:noProof/>
        </w:rPr>
        <w:t xml:space="preserve">, </w:t>
      </w:r>
      <w:r w:rsidRPr="002526E0">
        <w:rPr>
          <w:noProof/>
        </w:rPr>
        <w:t>104(45): 17599-17601.</w:t>
      </w:r>
    </w:p>
    <w:p w14:paraId="7F065AEB" w14:textId="77777777" w:rsidR="002526E0" w:rsidRPr="002526E0" w:rsidRDefault="002526E0" w:rsidP="002526E0">
      <w:pPr>
        <w:pStyle w:val="EndNoteBibliography"/>
        <w:ind w:left="560" w:hanging="560"/>
        <w:rPr>
          <w:noProof/>
        </w:rPr>
      </w:pPr>
      <w:r w:rsidRPr="002526E0">
        <w:rPr>
          <w:noProof/>
        </w:rPr>
        <w:t>92.</w:t>
      </w:r>
      <w:r w:rsidRPr="002526E0">
        <w:rPr>
          <w:noProof/>
        </w:rPr>
        <w:tab/>
        <w:t>Ghose A and Yang S</w:t>
      </w:r>
      <w:r w:rsidRPr="002526E0">
        <w:rPr>
          <w:rFonts w:ascii="PingFang SC" w:eastAsia="PingFang SC" w:hAnsi="PingFang SC"/>
          <w:noProof/>
        </w:rPr>
        <w:t>.</w:t>
      </w:r>
      <w:r w:rsidRPr="002526E0">
        <w:rPr>
          <w:noProof/>
        </w:rPr>
        <w:t xml:space="preserve"> An empirical analysis of search engine advertising: </w:t>
      </w:r>
      <w:r w:rsidRPr="002526E0">
        <w:rPr>
          <w:noProof/>
        </w:rPr>
        <w:lastRenderedPageBreak/>
        <w:t>Sponsored search in electronic markets [J]</w:t>
      </w:r>
      <w:r w:rsidRPr="002526E0">
        <w:rPr>
          <w:i/>
          <w:noProof/>
        </w:rPr>
        <w:t>.</w:t>
      </w:r>
      <w:r w:rsidRPr="002526E0">
        <w:rPr>
          <w:noProof/>
        </w:rPr>
        <w:t xml:space="preserve"> Management Science, 2009</w:t>
      </w:r>
      <w:r w:rsidRPr="002526E0">
        <w:rPr>
          <w:rFonts w:ascii="PingFang SC" w:eastAsia="PingFang SC" w:hAnsi="PingFang SC"/>
          <w:noProof/>
        </w:rPr>
        <w:t xml:space="preserve">, </w:t>
      </w:r>
      <w:r w:rsidRPr="002526E0">
        <w:rPr>
          <w:noProof/>
        </w:rPr>
        <w:t>55(10): 1605-1622.</w:t>
      </w:r>
    </w:p>
    <w:p w14:paraId="037F7664" w14:textId="77777777" w:rsidR="002526E0" w:rsidRPr="002526E0" w:rsidRDefault="002526E0" w:rsidP="002526E0">
      <w:pPr>
        <w:pStyle w:val="EndNoteBibliography"/>
        <w:ind w:left="560" w:hanging="560"/>
        <w:rPr>
          <w:noProof/>
        </w:rPr>
      </w:pPr>
      <w:r w:rsidRPr="002526E0">
        <w:rPr>
          <w:noProof/>
        </w:rPr>
        <w:t>93.</w:t>
      </w:r>
      <w:r w:rsidRPr="002526E0">
        <w:rPr>
          <w:noProof/>
        </w:rPr>
        <w:tab/>
        <w:t>Famaey J, Wauters T and De Turck F. On the merits of popularity prediction in multimedia content caching [A]. // Proc of the 12th IFIP/IEEE International Symposium on Integrated Network Management, Dublin: IEEE, 2011: 17-24.</w:t>
      </w:r>
    </w:p>
    <w:p w14:paraId="066DEBAE" w14:textId="77777777" w:rsidR="002526E0" w:rsidRPr="002526E0" w:rsidRDefault="002526E0" w:rsidP="002526E0">
      <w:pPr>
        <w:pStyle w:val="EndNoteBibliography"/>
        <w:ind w:left="560" w:hanging="560"/>
        <w:rPr>
          <w:noProof/>
        </w:rPr>
      </w:pPr>
      <w:r w:rsidRPr="002526E0">
        <w:rPr>
          <w:noProof/>
        </w:rPr>
        <w:t>94.</w:t>
      </w:r>
      <w:r w:rsidRPr="002526E0">
        <w:rPr>
          <w:noProof/>
        </w:rPr>
        <w:tab/>
        <w:t>Han B, Hui P, Kumar V A</w:t>
      </w:r>
      <w:r w:rsidRPr="002526E0">
        <w:rPr>
          <w:i/>
          <w:noProof/>
        </w:rPr>
        <w:t>, et al.</w:t>
      </w:r>
      <w:r w:rsidRPr="002526E0">
        <w:rPr>
          <w:noProof/>
        </w:rPr>
        <w:t xml:space="preserve"> Mobile data offloading through opportunistic communications and social participation [J]</w:t>
      </w:r>
      <w:r w:rsidRPr="002526E0">
        <w:rPr>
          <w:i/>
          <w:noProof/>
        </w:rPr>
        <w:t>.</w:t>
      </w:r>
      <w:r w:rsidRPr="002526E0">
        <w:rPr>
          <w:noProof/>
        </w:rPr>
        <w:t xml:space="preserve"> IEEE Transactions on Mobile Computing, 2012</w:t>
      </w:r>
      <w:r w:rsidRPr="002526E0">
        <w:rPr>
          <w:rFonts w:ascii="PingFang SC" w:eastAsia="PingFang SC" w:hAnsi="PingFang SC"/>
          <w:noProof/>
        </w:rPr>
        <w:t xml:space="preserve">, </w:t>
      </w:r>
      <w:r w:rsidRPr="002526E0">
        <w:rPr>
          <w:noProof/>
        </w:rPr>
        <w:t>11(5): 821-834.</w:t>
      </w:r>
    </w:p>
    <w:p w14:paraId="35F5E337" w14:textId="77777777" w:rsidR="002526E0" w:rsidRPr="002526E0" w:rsidRDefault="002526E0" w:rsidP="002526E0">
      <w:pPr>
        <w:pStyle w:val="EndNoteBibliography"/>
        <w:ind w:left="560" w:hanging="560"/>
        <w:rPr>
          <w:noProof/>
        </w:rPr>
      </w:pPr>
      <w:r w:rsidRPr="002526E0">
        <w:rPr>
          <w:noProof/>
        </w:rPr>
        <w:t>95.</w:t>
      </w:r>
      <w:r w:rsidRPr="002526E0">
        <w:rPr>
          <w:noProof/>
        </w:rPr>
        <w:tab/>
        <w:t>Chatzopoulou G, Sheng C and Faloutsos M. A first step towards understanding popularity in YouTube [A]. // Proc of 2010 IEEE Conference on Computer Communications Workshops, San Diego: IEEE, 2010: 1-6.</w:t>
      </w:r>
    </w:p>
    <w:p w14:paraId="63B8707C" w14:textId="77777777" w:rsidR="002526E0" w:rsidRPr="002526E0" w:rsidRDefault="002526E0" w:rsidP="002526E0">
      <w:pPr>
        <w:pStyle w:val="EndNoteBibliography"/>
        <w:ind w:left="560" w:hanging="560"/>
        <w:rPr>
          <w:noProof/>
        </w:rPr>
      </w:pPr>
      <w:r w:rsidRPr="002526E0">
        <w:rPr>
          <w:noProof/>
        </w:rPr>
        <w:t>96.</w:t>
      </w:r>
      <w:r w:rsidRPr="002526E0">
        <w:rPr>
          <w:noProof/>
        </w:rPr>
        <w:tab/>
        <w:t>Figueiredo F, Benevenuto F and Almeida J M. The tube over time: characterizing popularity growth of youtube videos [A]. // Proc of the 4th ACM international conference on Web search and data mining, Hong Kong: ACM, 2011: 745-754.</w:t>
      </w:r>
    </w:p>
    <w:p w14:paraId="2798AEB0" w14:textId="77777777" w:rsidR="002526E0" w:rsidRPr="002526E0" w:rsidRDefault="002526E0" w:rsidP="002526E0">
      <w:pPr>
        <w:pStyle w:val="EndNoteBibliography"/>
        <w:ind w:left="560" w:hanging="560"/>
        <w:rPr>
          <w:noProof/>
        </w:rPr>
      </w:pPr>
      <w:r w:rsidRPr="002526E0">
        <w:rPr>
          <w:noProof/>
        </w:rPr>
        <w:t>97.</w:t>
      </w:r>
      <w:r w:rsidRPr="002526E0">
        <w:rPr>
          <w:noProof/>
        </w:rPr>
        <w:tab/>
        <w:t>Liu W, Zhang G, Chen J</w:t>
      </w:r>
      <w:r w:rsidRPr="002526E0">
        <w:rPr>
          <w:i/>
          <w:noProof/>
        </w:rPr>
        <w:t>, et al.</w:t>
      </w:r>
      <w:r w:rsidRPr="002526E0">
        <w:rPr>
          <w:noProof/>
        </w:rPr>
        <w:t xml:space="preserve"> A measurement-based study on application popularity in android and iOS app stores [A]. // Proc of 2015 Workshop on Mobile Big Data, Hangzhou: ACM, 2015: 13-18.</w:t>
      </w:r>
    </w:p>
    <w:p w14:paraId="15D25967" w14:textId="77777777" w:rsidR="002526E0" w:rsidRPr="002526E0" w:rsidRDefault="002526E0" w:rsidP="002526E0">
      <w:pPr>
        <w:pStyle w:val="EndNoteBibliography"/>
        <w:ind w:left="560" w:hanging="560"/>
        <w:rPr>
          <w:noProof/>
        </w:rPr>
      </w:pPr>
      <w:r w:rsidRPr="002526E0">
        <w:rPr>
          <w:noProof/>
        </w:rPr>
        <w:t>98.</w:t>
      </w:r>
      <w:r w:rsidRPr="002526E0">
        <w:rPr>
          <w:noProof/>
        </w:rPr>
        <w:tab/>
        <w:t>Cheng X, Dale C and Liu J. Statistics and social network of youtube videos [A]. // Proc of the 16th International Workshop on Quality of Service, Enschede: IEEE, 2008: 229-238.</w:t>
      </w:r>
    </w:p>
    <w:p w14:paraId="455F6CEC" w14:textId="77777777" w:rsidR="002526E0" w:rsidRPr="002526E0" w:rsidRDefault="002526E0" w:rsidP="002526E0">
      <w:pPr>
        <w:pStyle w:val="EndNoteBibliography"/>
        <w:ind w:left="560" w:hanging="560"/>
        <w:rPr>
          <w:noProof/>
        </w:rPr>
      </w:pPr>
      <w:r w:rsidRPr="002526E0">
        <w:rPr>
          <w:noProof/>
        </w:rPr>
        <w:t>99.</w:t>
      </w:r>
      <w:r w:rsidRPr="002526E0">
        <w:rPr>
          <w:noProof/>
        </w:rPr>
        <w:tab/>
        <w:t>Figueiredo F. On the prediction of popularity of trends and hits for user generated videos [A]. // Proc of the 6th ACM international conference on Web search and data mining, Rome: ACM, 2013: 741-746.</w:t>
      </w:r>
    </w:p>
    <w:p w14:paraId="05124462" w14:textId="77777777" w:rsidR="002526E0" w:rsidRPr="002526E0" w:rsidRDefault="002526E0" w:rsidP="002526E0">
      <w:pPr>
        <w:pStyle w:val="EndNoteBibliography"/>
        <w:ind w:left="560" w:hanging="560"/>
        <w:rPr>
          <w:noProof/>
        </w:rPr>
      </w:pPr>
      <w:r w:rsidRPr="002526E0">
        <w:rPr>
          <w:noProof/>
        </w:rPr>
        <w:t>100.</w:t>
      </w:r>
      <w:r w:rsidRPr="002526E0">
        <w:rPr>
          <w:noProof/>
        </w:rPr>
        <w:tab/>
        <w:t>Yang J and Leskovec J. Modeling information diffusion in implicit networks [A]. // Proc of the 10th International Conference on Data Mining, Sydney: IEEE, 2010: 599-608.</w:t>
      </w:r>
    </w:p>
    <w:p w14:paraId="36AADE2C" w14:textId="77777777" w:rsidR="002526E0" w:rsidRPr="002526E0" w:rsidRDefault="002526E0" w:rsidP="002526E0">
      <w:pPr>
        <w:pStyle w:val="EndNoteBibliography"/>
        <w:ind w:left="560" w:hanging="560"/>
        <w:rPr>
          <w:noProof/>
        </w:rPr>
      </w:pPr>
      <w:r w:rsidRPr="002526E0">
        <w:rPr>
          <w:noProof/>
        </w:rPr>
        <w:t>101.</w:t>
      </w:r>
      <w:r w:rsidRPr="002526E0">
        <w:rPr>
          <w:noProof/>
        </w:rPr>
        <w:tab/>
        <w:t>Yang J and Leskovec J. Patterns of temporal variation in online media [A]. // Proc of the 4th ACM international conference on Web search and data mining, Hong Kong: ACM, 2011: 177-186.</w:t>
      </w:r>
    </w:p>
    <w:p w14:paraId="404F92FF" w14:textId="77777777" w:rsidR="002526E0" w:rsidRPr="002526E0" w:rsidRDefault="002526E0" w:rsidP="002526E0">
      <w:pPr>
        <w:pStyle w:val="EndNoteBibliography"/>
        <w:ind w:left="560" w:hanging="560"/>
        <w:rPr>
          <w:noProof/>
        </w:rPr>
      </w:pPr>
      <w:r w:rsidRPr="002526E0">
        <w:rPr>
          <w:noProof/>
        </w:rPr>
        <w:t>102.</w:t>
      </w:r>
      <w:r w:rsidRPr="002526E0">
        <w:rPr>
          <w:noProof/>
        </w:rPr>
        <w:tab/>
        <w:t>Bao P, Shen H-W, Jin X</w:t>
      </w:r>
      <w:r w:rsidRPr="002526E0">
        <w:rPr>
          <w:i/>
          <w:noProof/>
        </w:rPr>
        <w:t>, et al.</w:t>
      </w:r>
      <w:r w:rsidRPr="002526E0">
        <w:rPr>
          <w:noProof/>
        </w:rPr>
        <w:t xml:space="preserve"> Modeling and predicting popularity dynamics of microblogs using self-excited hawkes processes [A]. // Proc of the 24th International Conference on World Wide Web, Florence: ACM, 2015: 9-10.</w:t>
      </w:r>
    </w:p>
    <w:p w14:paraId="2AFCFFE4" w14:textId="77777777" w:rsidR="002526E0" w:rsidRPr="002526E0" w:rsidRDefault="002526E0" w:rsidP="002526E0">
      <w:pPr>
        <w:pStyle w:val="EndNoteBibliography"/>
        <w:ind w:left="560" w:hanging="560"/>
        <w:rPr>
          <w:noProof/>
        </w:rPr>
      </w:pPr>
      <w:r w:rsidRPr="002526E0">
        <w:rPr>
          <w:noProof/>
        </w:rPr>
        <w:t>103.</w:t>
      </w:r>
      <w:r w:rsidRPr="002526E0">
        <w:rPr>
          <w:noProof/>
        </w:rPr>
        <w:tab/>
        <w:t>Lee J G, Moon S and Salamatian K</w:t>
      </w:r>
      <w:r w:rsidRPr="002526E0">
        <w:rPr>
          <w:rFonts w:ascii="PingFang SC" w:eastAsia="PingFang SC" w:hAnsi="PingFang SC"/>
          <w:noProof/>
        </w:rPr>
        <w:t>.</w:t>
      </w:r>
      <w:r w:rsidRPr="002526E0">
        <w:rPr>
          <w:noProof/>
        </w:rPr>
        <w:t xml:space="preserve"> Modeling and predicting the popularity of online contents with Cox proportional hazard regression model [J]</w:t>
      </w:r>
      <w:r w:rsidRPr="002526E0">
        <w:rPr>
          <w:i/>
          <w:noProof/>
        </w:rPr>
        <w:t>.</w:t>
      </w:r>
      <w:r w:rsidRPr="002526E0">
        <w:rPr>
          <w:noProof/>
        </w:rPr>
        <w:t xml:space="preserve"> Neurocomputing, 2012</w:t>
      </w:r>
      <w:r w:rsidRPr="002526E0">
        <w:rPr>
          <w:rFonts w:ascii="PingFang SC" w:eastAsia="PingFang SC" w:hAnsi="PingFang SC"/>
          <w:noProof/>
        </w:rPr>
        <w:t xml:space="preserve">, </w:t>
      </w:r>
      <w:r w:rsidRPr="002526E0">
        <w:rPr>
          <w:noProof/>
        </w:rPr>
        <w:t>76(1): 134-145.</w:t>
      </w:r>
    </w:p>
    <w:p w14:paraId="3CF2B82D" w14:textId="77777777" w:rsidR="002526E0" w:rsidRPr="002526E0" w:rsidRDefault="002526E0" w:rsidP="002526E0">
      <w:pPr>
        <w:pStyle w:val="EndNoteBibliography"/>
        <w:ind w:left="560" w:hanging="560"/>
        <w:rPr>
          <w:noProof/>
        </w:rPr>
      </w:pPr>
      <w:r w:rsidRPr="002526E0">
        <w:rPr>
          <w:noProof/>
        </w:rPr>
        <w:t>104.</w:t>
      </w:r>
      <w:r w:rsidRPr="002526E0">
        <w:rPr>
          <w:noProof/>
        </w:rPr>
        <w:tab/>
        <w:t>Cox D R. Regression models and life-tables [M], in Breakthroughs in Statistics: 527-541. New York: Springer, 1992.</w:t>
      </w:r>
    </w:p>
    <w:p w14:paraId="2B1356CE" w14:textId="77777777" w:rsidR="002526E0" w:rsidRPr="002526E0" w:rsidRDefault="002526E0" w:rsidP="002526E0">
      <w:pPr>
        <w:pStyle w:val="EndNoteBibliography"/>
        <w:ind w:left="560" w:hanging="560"/>
        <w:rPr>
          <w:noProof/>
        </w:rPr>
      </w:pPr>
      <w:r w:rsidRPr="002526E0">
        <w:rPr>
          <w:noProof/>
        </w:rPr>
        <w:t>105.</w:t>
      </w:r>
      <w:r w:rsidRPr="002526E0">
        <w:rPr>
          <w:noProof/>
        </w:rPr>
        <w:tab/>
        <w:t>Roy S D, Mei T, Zeng W</w:t>
      </w:r>
      <w:r w:rsidRPr="002526E0">
        <w:rPr>
          <w:i/>
          <w:noProof/>
        </w:rPr>
        <w:t>, et al.</w:t>
      </w:r>
      <w:r w:rsidRPr="002526E0">
        <w:rPr>
          <w:noProof/>
        </w:rPr>
        <w:t xml:space="preserve"> Towards cross-domain learning for social video popularity prediction [J]</w:t>
      </w:r>
      <w:r w:rsidRPr="002526E0">
        <w:rPr>
          <w:i/>
          <w:noProof/>
        </w:rPr>
        <w:t>.</w:t>
      </w:r>
      <w:r w:rsidRPr="002526E0">
        <w:rPr>
          <w:noProof/>
        </w:rPr>
        <w:t xml:space="preserve"> IEEE Transactions on multimedia, 2013</w:t>
      </w:r>
      <w:r w:rsidRPr="002526E0">
        <w:rPr>
          <w:rFonts w:ascii="PingFang SC" w:eastAsia="PingFang SC" w:hAnsi="PingFang SC"/>
          <w:noProof/>
        </w:rPr>
        <w:t xml:space="preserve">, </w:t>
      </w:r>
      <w:r w:rsidRPr="002526E0">
        <w:rPr>
          <w:noProof/>
        </w:rPr>
        <w:t xml:space="preserve">15(6): </w:t>
      </w:r>
      <w:r w:rsidRPr="002526E0">
        <w:rPr>
          <w:noProof/>
        </w:rPr>
        <w:lastRenderedPageBreak/>
        <w:t>1255-1267.</w:t>
      </w:r>
    </w:p>
    <w:p w14:paraId="51FB040B" w14:textId="77777777" w:rsidR="002526E0" w:rsidRPr="002526E0" w:rsidRDefault="002526E0" w:rsidP="002526E0">
      <w:pPr>
        <w:pStyle w:val="EndNoteBibliography"/>
        <w:ind w:left="560" w:hanging="560"/>
        <w:rPr>
          <w:noProof/>
        </w:rPr>
      </w:pPr>
      <w:r w:rsidRPr="002526E0">
        <w:rPr>
          <w:noProof/>
        </w:rPr>
        <w:t>106.</w:t>
      </w:r>
      <w:r w:rsidRPr="002526E0">
        <w:rPr>
          <w:noProof/>
        </w:rPr>
        <w:tab/>
        <w:t>Vasconcelos M, Almeida J M and Gonçalves M A</w:t>
      </w:r>
      <w:r w:rsidRPr="002526E0">
        <w:rPr>
          <w:rFonts w:ascii="PingFang SC" w:eastAsia="PingFang SC" w:hAnsi="PingFang SC"/>
          <w:noProof/>
        </w:rPr>
        <w:t>.</w:t>
      </w:r>
      <w:r w:rsidRPr="002526E0">
        <w:rPr>
          <w:noProof/>
        </w:rPr>
        <w:t xml:space="preserve"> Predicting the popularity of micro-reviews: A Foursquare case study [J]</w:t>
      </w:r>
      <w:r w:rsidRPr="002526E0">
        <w:rPr>
          <w:i/>
          <w:noProof/>
        </w:rPr>
        <w:t>.</w:t>
      </w:r>
      <w:r w:rsidRPr="002526E0">
        <w:rPr>
          <w:noProof/>
        </w:rPr>
        <w:t xml:space="preserve"> Information Sciences, 2015</w:t>
      </w:r>
      <w:r w:rsidRPr="002526E0">
        <w:rPr>
          <w:rFonts w:ascii="PingFang SC" w:eastAsia="PingFang SC" w:hAnsi="PingFang SC"/>
          <w:noProof/>
        </w:rPr>
        <w:t xml:space="preserve">, </w:t>
      </w:r>
      <w:r w:rsidRPr="002526E0">
        <w:rPr>
          <w:noProof/>
        </w:rPr>
        <w:t>325(2015): 355-374.</w:t>
      </w:r>
    </w:p>
    <w:p w14:paraId="1181C292" w14:textId="77777777" w:rsidR="002526E0" w:rsidRPr="002526E0" w:rsidRDefault="002526E0" w:rsidP="002526E0">
      <w:pPr>
        <w:pStyle w:val="EndNoteBibliography"/>
        <w:ind w:left="560" w:hanging="560"/>
        <w:rPr>
          <w:noProof/>
        </w:rPr>
      </w:pPr>
      <w:r w:rsidRPr="002526E0">
        <w:rPr>
          <w:noProof/>
        </w:rPr>
        <w:t>107.</w:t>
      </w:r>
      <w:r w:rsidRPr="002526E0">
        <w:rPr>
          <w:noProof/>
        </w:rPr>
        <w:tab/>
        <w:t>Tsagkias M, Weerkamp W and De Rijke M. News comments: Exploring, modeling, and online prediction [A]. // Proc of 2010 European Conference on Information Retrieval, Berlin: Springer, 2010: 191-203.</w:t>
      </w:r>
    </w:p>
    <w:p w14:paraId="1182E8D5" w14:textId="77777777" w:rsidR="002526E0" w:rsidRPr="002526E0" w:rsidRDefault="002526E0" w:rsidP="002526E0">
      <w:pPr>
        <w:pStyle w:val="EndNoteBibliography"/>
        <w:ind w:left="560" w:hanging="560"/>
        <w:rPr>
          <w:noProof/>
        </w:rPr>
      </w:pPr>
      <w:r w:rsidRPr="002526E0">
        <w:rPr>
          <w:noProof/>
        </w:rPr>
        <w:t>108.</w:t>
      </w:r>
      <w:r w:rsidRPr="002526E0">
        <w:rPr>
          <w:noProof/>
        </w:rPr>
        <w:tab/>
        <w:t>Tatar A, Antoniadis P, De Amorim M D</w:t>
      </w:r>
      <w:r w:rsidRPr="002526E0">
        <w:rPr>
          <w:i/>
          <w:noProof/>
        </w:rPr>
        <w:t>, et al.</w:t>
      </w:r>
      <w:r w:rsidRPr="002526E0">
        <w:rPr>
          <w:noProof/>
        </w:rPr>
        <w:t xml:space="preserve"> Ranking news articles based on popularity prediction [A]. // Proc of 2012 International Conference on Advances in Social Networks Analysis and Mining, Istanbul: IEEE Computer Society, 2012: 106-110.</w:t>
      </w:r>
    </w:p>
    <w:p w14:paraId="181503A7" w14:textId="77777777" w:rsidR="002526E0" w:rsidRPr="002526E0" w:rsidRDefault="002526E0" w:rsidP="002526E0">
      <w:pPr>
        <w:pStyle w:val="EndNoteBibliography"/>
        <w:ind w:left="560" w:hanging="560"/>
        <w:rPr>
          <w:noProof/>
        </w:rPr>
      </w:pPr>
      <w:r w:rsidRPr="002526E0">
        <w:rPr>
          <w:noProof/>
        </w:rPr>
        <w:t>109.</w:t>
      </w:r>
      <w:r w:rsidRPr="002526E0">
        <w:rPr>
          <w:noProof/>
        </w:rPr>
        <w:tab/>
        <w:t>Tatar A, Antoniadis P, De Amorim M D</w:t>
      </w:r>
      <w:r w:rsidRPr="002526E0">
        <w:rPr>
          <w:i/>
          <w:noProof/>
        </w:rPr>
        <w:t>, et al.</w:t>
      </w:r>
      <w:r w:rsidRPr="002526E0">
        <w:rPr>
          <w:noProof/>
        </w:rPr>
        <w:t xml:space="preserve"> From popularity prediction to ranking online news [J]</w:t>
      </w:r>
      <w:r w:rsidRPr="002526E0">
        <w:rPr>
          <w:i/>
          <w:noProof/>
        </w:rPr>
        <w:t>.</w:t>
      </w:r>
      <w:r w:rsidRPr="002526E0">
        <w:rPr>
          <w:noProof/>
        </w:rPr>
        <w:t xml:space="preserve"> Social Network Analysis and Mining, 2014</w:t>
      </w:r>
      <w:r w:rsidRPr="002526E0">
        <w:rPr>
          <w:rFonts w:ascii="PingFang SC" w:eastAsia="PingFang SC" w:hAnsi="PingFang SC"/>
          <w:noProof/>
        </w:rPr>
        <w:t xml:space="preserve">, </w:t>
      </w:r>
      <w:r w:rsidRPr="002526E0">
        <w:rPr>
          <w:noProof/>
        </w:rPr>
        <w:t>4(1): 1-12.</w:t>
      </w:r>
    </w:p>
    <w:p w14:paraId="55153A4F" w14:textId="77777777" w:rsidR="002526E0" w:rsidRPr="002526E0" w:rsidRDefault="002526E0" w:rsidP="002526E0">
      <w:pPr>
        <w:pStyle w:val="EndNoteBibliography"/>
        <w:ind w:left="560" w:hanging="560"/>
        <w:rPr>
          <w:noProof/>
        </w:rPr>
      </w:pPr>
      <w:r w:rsidRPr="002526E0">
        <w:rPr>
          <w:noProof/>
        </w:rPr>
        <w:t>110.</w:t>
      </w:r>
      <w:r w:rsidRPr="002526E0">
        <w:rPr>
          <w:noProof/>
        </w:rPr>
        <w:tab/>
        <w:t>Chen H, Zhong X, Sun J</w:t>
      </w:r>
      <w:r w:rsidRPr="002526E0">
        <w:rPr>
          <w:i/>
          <w:noProof/>
        </w:rPr>
        <w:t>, et al.</w:t>
      </w:r>
      <w:r w:rsidRPr="002526E0">
        <w:rPr>
          <w:noProof/>
        </w:rPr>
        <w:t xml:space="preserve"> Online prediction algorithm of the news' popularity for wireless cellular pushing [A]. // Proc of 2015 IEEE/CIC International Conference on Communications in China, Shenzhen: IEEE, 2015: 1-5.</w:t>
      </w:r>
    </w:p>
    <w:p w14:paraId="45ECEF80" w14:textId="77777777" w:rsidR="002526E0" w:rsidRPr="002526E0" w:rsidRDefault="002526E0" w:rsidP="002526E0">
      <w:pPr>
        <w:pStyle w:val="EndNoteBibliography"/>
        <w:ind w:left="560" w:hanging="560"/>
        <w:rPr>
          <w:noProof/>
        </w:rPr>
      </w:pPr>
      <w:r w:rsidRPr="002526E0">
        <w:rPr>
          <w:noProof/>
        </w:rPr>
        <w:t>111.</w:t>
      </w:r>
      <w:r w:rsidRPr="002526E0">
        <w:rPr>
          <w:noProof/>
        </w:rPr>
        <w:tab/>
        <w:t>Wu T, Timmers M, De Vleeschauwer D</w:t>
      </w:r>
      <w:r w:rsidRPr="002526E0">
        <w:rPr>
          <w:i/>
          <w:noProof/>
        </w:rPr>
        <w:t>, et al.</w:t>
      </w:r>
      <w:r w:rsidRPr="002526E0">
        <w:rPr>
          <w:noProof/>
        </w:rPr>
        <w:t xml:space="preserve"> On the use of reservoir computing in popularity prediction [A]. // Proc of the Second International Conference on Evolving Internet, Valcencia: IEEE, 2010: 19-24.</w:t>
      </w:r>
    </w:p>
    <w:p w14:paraId="2B8A1D76" w14:textId="77777777" w:rsidR="002526E0" w:rsidRPr="002526E0" w:rsidRDefault="002526E0" w:rsidP="002526E0">
      <w:pPr>
        <w:pStyle w:val="EndNoteBibliography"/>
        <w:ind w:left="560" w:hanging="560"/>
        <w:rPr>
          <w:noProof/>
        </w:rPr>
      </w:pPr>
      <w:r w:rsidRPr="002526E0">
        <w:rPr>
          <w:noProof/>
        </w:rPr>
        <w:t>112.</w:t>
      </w:r>
      <w:r w:rsidRPr="002526E0">
        <w:rPr>
          <w:noProof/>
        </w:rPr>
        <w:tab/>
        <w:t>Gürsun G, Crovella M and Matta I. Describing and forecasting video access patterns [A]. // Proc of 2011 IEEE Conference on Computer Communications Shanghai: IEEE, 2011: 16-20.</w:t>
      </w:r>
    </w:p>
    <w:p w14:paraId="46044D0A" w14:textId="77777777" w:rsidR="002526E0" w:rsidRPr="002526E0" w:rsidRDefault="002526E0" w:rsidP="002526E0">
      <w:pPr>
        <w:pStyle w:val="EndNoteBibliography"/>
        <w:ind w:left="560" w:hanging="560"/>
        <w:rPr>
          <w:noProof/>
        </w:rPr>
      </w:pPr>
      <w:r w:rsidRPr="002526E0">
        <w:rPr>
          <w:noProof/>
        </w:rPr>
        <w:t>113.</w:t>
      </w:r>
      <w:r w:rsidRPr="002526E0">
        <w:rPr>
          <w:noProof/>
        </w:rPr>
        <w:tab/>
        <w:t>Jiang L, Miao Y, Yang Y</w:t>
      </w:r>
      <w:r w:rsidRPr="002526E0">
        <w:rPr>
          <w:i/>
          <w:noProof/>
        </w:rPr>
        <w:t>, et al.</w:t>
      </w:r>
      <w:r w:rsidRPr="002526E0">
        <w:rPr>
          <w:noProof/>
        </w:rPr>
        <w:t xml:space="preserve"> Viral video style: A closer look at viral videos on youtube [A]. // Proc of 2014 International Conference on Multimedia Retrieval, Glasgow: ACM, 2014: 193.</w:t>
      </w:r>
    </w:p>
    <w:p w14:paraId="69D2EFA9" w14:textId="77777777" w:rsidR="002526E0" w:rsidRPr="002526E0" w:rsidRDefault="002526E0" w:rsidP="002526E0">
      <w:pPr>
        <w:pStyle w:val="EndNoteBibliography"/>
        <w:ind w:left="560" w:hanging="560"/>
        <w:rPr>
          <w:noProof/>
        </w:rPr>
      </w:pPr>
      <w:r w:rsidRPr="002526E0">
        <w:rPr>
          <w:noProof/>
        </w:rPr>
        <w:t>114.</w:t>
      </w:r>
      <w:r w:rsidRPr="002526E0">
        <w:rPr>
          <w:noProof/>
        </w:rPr>
        <w:tab/>
        <w:t>Borghol Y, Mitra S, Ardon S</w:t>
      </w:r>
      <w:r w:rsidRPr="002526E0">
        <w:rPr>
          <w:i/>
          <w:noProof/>
        </w:rPr>
        <w:t>, et al.</w:t>
      </w:r>
      <w:r w:rsidRPr="002526E0">
        <w:rPr>
          <w:noProof/>
        </w:rPr>
        <w:t xml:space="preserve"> Characterizing and modelling popularity of user-generated videos [J]</w:t>
      </w:r>
      <w:r w:rsidRPr="002526E0">
        <w:rPr>
          <w:i/>
          <w:noProof/>
        </w:rPr>
        <w:t>.</w:t>
      </w:r>
      <w:r w:rsidRPr="002526E0">
        <w:rPr>
          <w:noProof/>
        </w:rPr>
        <w:t xml:space="preserve"> Performance Evaluation, 2011</w:t>
      </w:r>
      <w:r w:rsidRPr="002526E0">
        <w:rPr>
          <w:rFonts w:ascii="PingFang SC" w:eastAsia="PingFang SC" w:hAnsi="PingFang SC"/>
          <w:noProof/>
        </w:rPr>
        <w:t xml:space="preserve">, </w:t>
      </w:r>
      <w:r w:rsidRPr="002526E0">
        <w:rPr>
          <w:noProof/>
        </w:rPr>
        <w:t>68(11): 1037-1055.</w:t>
      </w:r>
    </w:p>
    <w:p w14:paraId="7CF06AD9" w14:textId="77777777" w:rsidR="002526E0" w:rsidRPr="002526E0" w:rsidRDefault="002526E0" w:rsidP="002526E0">
      <w:pPr>
        <w:pStyle w:val="EndNoteBibliography"/>
        <w:ind w:left="560" w:hanging="560"/>
        <w:rPr>
          <w:noProof/>
        </w:rPr>
      </w:pPr>
      <w:r w:rsidRPr="002526E0">
        <w:rPr>
          <w:noProof/>
        </w:rPr>
        <w:t>115.</w:t>
      </w:r>
      <w:r w:rsidRPr="002526E0">
        <w:rPr>
          <w:noProof/>
        </w:rPr>
        <w:tab/>
        <w:t>Breslau L, Cao P, Fan L</w:t>
      </w:r>
      <w:r w:rsidRPr="002526E0">
        <w:rPr>
          <w:i/>
          <w:noProof/>
        </w:rPr>
        <w:t>, et al.</w:t>
      </w:r>
      <w:r w:rsidRPr="002526E0">
        <w:rPr>
          <w:noProof/>
        </w:rPr>
        <w:t xml:space="preserve"> Web caching and Zipf-like distributions: Evidence and implications [A]. // Proc of 1999 IEEE Conference on Computer Communications New York: IEEE, 1999: 126-134.</w:t>
      </w:r>
    </w:p>
    <w:p w14:paraId="65F0DD54" w14:textId="77777777" w:rsidR="002526E0" w:rsidRPr="002526E0" w:rsidRDefault="002526E0" w:rsidP="002526E0">
      <w:pPr>
        <w:pStyle w:val="EndNoteBibliography"/>
        <w:ind w:left="560" w:hanging="560"/>
        <w:rPr>
          <w:noProof/>
        </w:rPr>
      </w:pPr>
      <w:r w:rsidRPr="002526E0">
        <w:rPr>
          <w:noProof/>
        </w:rPr>
        <w:t>116.</w:t>
      </w:r>
      <w:r w:rsidRPr="002526E0">
        <w:rPr>
          <w:noProof/>
        </w:rPr>
        <w:tab/>
        <w:t>Ratkiewicz J, Fortunato S, Flammini A</w:t>
      </w:r>
      <w:r w:rsidRPr="002526E0">
        <w:rPr>
          <w:i/>
          <w:noProof/>
        </w:rPr>
        <w:t>, et al.</w:t>
      </w:r>
      <w:r w:rsidRPr="002526E0">
        <w:rPr>
          <w:noProof/>
        </w:rPr>
        <w:t xml:space="preserve"> Characterizing and modeling the dynamics of online popularity [J]</w:t>
      </w:r>
      <w:r w:rsidRPr="002526E0">
        <w:rPr>
          <w:i/>
          <w:noProof/>
        </w:rPr>
        <w:t>.</w:t>
      </w:r>
      <w:r w:rsidRPr="002526E0">
        <w:rPr>
          <w:noProof/>
        </w:rPr>
        <w:t xml:space="preserve"> Physical review letters, 2010</w:t>
      </w:r>
      <w:r w:rsidRPr="002526E0">
        <w:rPr>
          <w:rFonts w:ascii="PingFang SC" w:eastAsia="PingFang SC" w:hAnsi="PingFang SC"/>
          <w:noProof/>
        </w:rPr>
        <w:t xml:space="preserve">, </w:t>
      </w:r>
      <w:r w:rsidRPr="002526E0">
        <w:rPr>
          <w:noProof/>
        </w:rPr>
        <w:t>105(15): 158701.</w:t>
      </w:r>
    </w:p>
    <w:p w14:paraId="075B3C14" w14:textId="77777777" w:rsidR="002526E0" w:rsidRPr="002526E0" w:rsidRDefault="002526E0" w:rsidP="002526E0">
      <w:pPr>
        <w:pStyle w:val="EndNoteBibliography"/>
        <w:ind w:left="560" w:hanging="560"/>
        <w:rPr>
          <w:noProof/>
        </w:rPr>
      </w:pPr>
      <w:r w:rsidRPr="002526E0">
        <w:rPr>
          <w:noProof/>
        </w:rPr>
        <w:t>117.</w:t>
      </w:r>
      <w:r w:rsidRPr="002526E0">
        <w:rPr>
          <w:noProof/>
        </w:rPr>
        <w:tab/>
        <w:t>Zhou R, Khemmarat S and Gao L. The impact of YouTube recommendation system on video views [A]. // Proc of the 10th ACM SIGCOMM conference on Internet measurement, Melbourne: ACM, 2010: 404-410.</w:t>
      </w:r>
    </w:p>
    <w:p w14:paraId="3553EFAD" w14:textId="77777777" w:rsidR="002526E0" w:rsidRPr="002526E0" w:rsidRDefault="002526E0" w:rsidP="002526E0">
      <w:pPr>
        <w:pStyle w:val="EndNoteBibliography"/>
        <w:ind w:left="560" w:hanging="560"/>
        <w:rPr>
          <w:noProof/>
        </w:rPr>
      </w:pPr>
      <w:r w:rsidRPr="002526E0">
        <w:rPr>
          <w:noProof/>
        </w:rPr>
        <w:t>118.</w:t>
      </w:r>
      <w:r w:rsidRPr="002526E0">
        <w:rPr>
          <w:noProof/>
        </w:rPr>
        <w:tab/>
        <w:t>Merton R K</w:t>
      </w:r>
      <w:r w:rsidRPr="002526E0">
        <w:rPr>
          <w:rFonts w:ascii="PingFang SC" w:eastAsia="PingFang SC" w:hAnsi="PingFang SC"/>
          <w:noProof/>
        </w:rPr>
        <w:t>.</w:t>
      </w:r>
      <w:r w:rsidRPr="002526E0">
        <w:rPr>
          <w:noProof/>
        </w:rPr>
        <w:t xml:space="preserve"> The Matthew effect in science [J]</w:t>
      </w:r>
      <w:r w:rsidRPr="002526E0">
        <w:rPr>
          <w:i/>
          <w:noProof/>
        </w:rPr>
        <w:t>.</w:t>
      </w:r>
      <w:r w:rsidRPr="002526E0">
        <w:rPr>
          <w:noProof/>
        </w:rPr>
        <w:t xml:space="preserve"> Science, 1968</w:t>
      </w:r>
      <w:r w:rsidRPr="002526E0">
        <w:rPr>
          <w:rFonts w:ascii="PingFang SC" w:eastAsia="PingFang SC" w:hAnsi="PingFang SC"/>
          <w:noProof/>
        </w:rPr>
        <w:t xml:space="preserve">, </w:t>
      </w:r>
      <w:r w:rsidRPr="002526E0">
        <w:rPr>
          <w:noProof/>
        </w:rPr>
        <w:t xml:space="preserve">159(3810): </w:t>
      </w:r>
      <w:r w:rsidRPr="002526E0">
        <w:rPr>
          <w:noProof/>
        </w:rPr>
        <w:lastRenderedPageBreak/>
        <w:t>56-63.</w:t>
      </w:r>
    </w:p>
    <w:p w14:paraId="600C3157" w14:textId="77777777" w:rsidR="002526E0" w:rsidRPr="002526E0" w:rsidRDefault="002526E0" w:rsidP="002526E0">
      <w:pPr>
        <w:pStyle w:val="EndNoteBibliography"/>
        <w:ind w:left="560" w:hanging="560"/>
        <w:rPr>
          <w:noProof/>
        </w:rPr>
      </w:pPr>
      <w:r w:rsidRPr="002526E0">
        <w:rPr>
          <w:noProof/>
        </w:rPr>
        <w:t>119.</w:t>
      </w:r>
      <w:r w:rsidRPr="002526E0">
        <w:rPr>
          <w:noProof/>
        </w:rPr>
        <w:tab/>
        <w:t>Johnson N, Kotz S and Balakrishnan N. Continuous Univariate Probability Distributions [M]. New York: John Wiley &amp; Sons Inc., 1994.</w:t>
      </w:r>
    </w:p>
    <w:p w14:paraId="4F462DA6" w14:textId="77777777" w:rsidR="002526E0" w:rsidRPr="002526E0" w:rsidRDefault="002526E0" w:rsidP="002526E0">
      <w:pPr>
        <w:pStyle w:val="EndNoteBibliography"/>
        <w:ind w:left="560" w:hanging="560"/>
        <w:rPr>
          <w:noProof/>
        </w:rPr>
      </w:pPr>
      <w:r w:rsidRPr="002526E0">
        <w:rPr>
          <w:noProof/>
        </w:rPr>
        <w:t>120.</w:t>
      </w:r>
      <w:r w:rsidRPr="002526E0">
        <w:rPr>
          <w:noProof/>
        </w:rPr>
        <w:tab/>
        <w:t>Figueiredo F, Almeida J M, Benevenuto F</w:t>
      </w:r>
      <w:r w:rsidRPr="002526E0">
        <w:rPr>
          <w:i/>
          <w:noProof/>
        </w:rPr>
        <w:t>, et al.</w:t>
      </w:r>
      <w:r w:rsidRPr="002526E0">
        <w:rPr>
          <w:noProof/>
        </w:rPr>
        <w:t xml:space="preserve"> Does content determine information popularity in social media?: A case study of youtube videos' content and their popularity [A]. // Proc of the 32nd annual ACM conference on Human factors in computing systems, Toronto: ACM, 2014: 979-982.</w:t>
      </w:r>
    </w:p>
    <w:p w14:paraId="78314B21" w14:textId="2AC9D49B" w:rsidR="002526E0" w:rsidRPr="002526E0" w:rsidRDefault="002526E0" w:rsidP="002526E0">
      <w:pPr>
        <w:pStyle w:val="EndNoteBibliography"/>
        <w:ind w:left="560" w:hanging="560"/>
        <w:rPr>
          <w:noProof/>
        </w:rPr>
      </w:pPr>
      <w:r w:rsidRPr="002526E0">
        <w:rPr>
          <w:noProof/>
        </w:rPr>
        <w:t>121.</w:t>
      </w:r>
      <w:r w:rsidRPr="002526E0">
        <w:rPr>
          <w:noProof/>
        </w:rPr>
        <w:tab/>
        <w:t xml:space="preserve">snownlp. Snownlp simplified Chinese text processing [OL]. </w:t>
      </w:r>
      <w:hyperlink r:id="rId98" w:history="1">
        <w:r w:rsidRPr="002526E0">
          <w:rPr>
            <w:rStyle w:val="a9"/>
            <w:rFonts w:asciiTheme="minorHAnsi" w:hAnsiTheme="minorHAnsi" w:cstheme="minorBidi"/>
            <w:noProof/>
            <w:sz w:val="21"/>
          </w:rPr>
          <w:t>https://github.com/isnowfy/snownlp</w:t>
        </w:r>
      </w:hyperlink>
      <w:r w:rsidRPr="002526E0">
        <w:rPr>
          <w:noProof/>
        </w:rPr>
        <w:t>.</w:t>
      </w:r>
    </w:p>
    <w:p w14:paraId="51AC4127" w14:textId="53E5CB3C" w:rsidR="002526E0" w:rsidRPr="002526E0" w:rsidRDefault="002526E0" w:rsidP="002526E0">
      <w:pPr>
        <w:pStyle w:val="EndNoteBibliography"/>
        <w:ind w:left="560" w:hanging="560"/>
        <w:rPr>
          <w:noProof/>
        </w:rPr>
      </w:pPr>
      <w:r w:rsidRPr="002526E0">
        <w:rPr>
          <w:noProof/>
        </w:rPr>
        <w:t>122.</w:t>
      </w:r>
      <w:r w:rsidRPr="002526E0">
        <w:rPr>
          <w:noProof/>
        </w:rPr>
        <w:tab/>
        <w:t xml:space="preserve">jieba. Jieba Chinese text segmentation [OL]. </w:t>
      </w:r>
      <w:hyperlink r:id="rId99" w:history="1">
        <w:r w:rsidRPr="002526E0">
          <w:rPr>
            <w:rStyle w:val="a9"/>
            <w:rFonts w:asciiTheme="minorHAnsi" w:hAnsiTheme="minorHAnsi" w:cstheme="minorBidi"/>
            <w:noProof/>
            <w:sz w:val="21"/>
          </w:rPr>
          <w:t>https://github.com/fxsjy/jieba</w:t>
        </w:r>
      </w:hyperlink>
      <w:r w:rsidRPr="002526E0">
        <w:rPr>
          <w:noProof/>
        </w:rPr>
        <w:t>.</w:t>
      </w:r>
    </w:p>
    <w:p w14:paraId="3F8A82A6" w14:textId="77777777" w:rsidR="002526E0" w:rsidRPr="002526E0" w:rsidRDefault="002526E0" w:rsidP="002526E0">
      <w:pPr>
        <w:pStyle w:val="EndNoteBibliography"/>
        <w:ind w:left="560" w:hanging="560"/>
        <w:rPr>
          <w:noProof/>
        </w:rPr>
      </w:pPr>
      <w:r w:rsidRPr="002526E0">
        <w:rPr>
          <w:noProof/>
        </w:rPr>
        <w:t>123.</w:t>
      </w:r>
      <w:r w:rsidRPr="002526E0">
        <w:rPr>
          <w:noProof/>
        </w:rPr>
        <w:tab/>
        <w:t>Altman N S</w:t>
      </w:r>
      <w:r w:rsidRPr="002526E0">
        <w:rPr>
          <w:rFonts w:ascii="PingFang SC" w:eastAsia="PingFang SC" w:hAnsi="PingFang SC"/>
          <w:noProof/>
        </w:rPr>
        <w:t>.</w:t>
      </w:r>
      <w:r w:rsidRPr="002526E0">
        <w:rPr>
          <w:noProof/>
        </w:rPr>
        <w:t xml:space="preserve"> An introduction to kernel and nearest-neighbor nonparametric regression [J]</w:t>
      </w:r>
      <w:r w:rsidRPr="002526E0">
        <w:rPr>
          <w:i/>
          <w:noProof/>
        </w:rPr>
        <w:t>.</w:t>
      </w:r>
      <w:r w:rsidRPr="002526E0">
        <w:rPr>
          <w:noProof/>
        </w:rPr>
        <w:t xml:space="preserve"> The American Statistician, 1992</w:t>
      </w:r>
      <w:r w:rsidRPr="002526E0">
        <w:rPr>
          <w:rFonts w:ascii="PingFang SC" w:eastAsia="PingFang SC" w:hAnsi="PingFang SC"/>
          <w:noProof/>
        </w:rPr>
        <w:t xml:space="preserve">, </w:t>
      </w:r>
      <w:r w:rsidRPr="002526E0">
        <w:rPr>
          <w:noProof/>
        </w:rPr>
        <w:t>46(3): 175-185.</w:t>
      </w:r>
    </w:p>
    <w:p w14:paraId="32C17347" w14:textId="77777777" w:rsidR="002526E0" w:rsidRPr="002526E0" w:rsidRDefault="002526E0" w:rsidP="002526E0">
      <w:pPr>
        <w:pStyle w:val="EndNoteBibliography"/>
        <w:ind w:left="560" w:hanging="560"/>
        <w:rPr>
          <w:noProof/>
        </w:rPr>
      </w:pPr>
      <w:r w:rsidRPr="002526E0">
        <w:rPr>
          <w:noProof/>
        </w:rPr>
        <w:t>124.</w:t>
      </w:r>
      <w:r w:rsidRPr="002526E0">
        <w:rPr>
          <w:noProof/>
        </w:rPr>
        <w:tab/>
        <w:t>Ho T K. Random decision forests [A]. // Proc of the 3rd International Conference on Document Analysis and Recognition, Montreal: IEEE, 1995: 278-282.</w:t>
      </w:r>
    </w:p>
    <w:p w14:paraId="326C06AB" w14:textId="77777777" w:rsidR="002526E0" w:rsidRPr="002526E0" w:rsidRDefault="002526E0" w:rsidP="002526E0">
      <w:pPr>
        <w:pStyle w:val="EndNoteBibliography"/>
        <w:ind w:left="560" w:hanging="560"/>
        <w:rPr>
          <w:noProof/>
        </w:rPr>
      </w:pPr>
      <w:r w:rsidRPr="002526E0">
        <w:rPr>
          <w:noProof/>
        </w:rPr>
        <w:t>125.</w:t>
      </w:r>
      <w:r w:rsidRPr="002526E0">
        <w:rPr>
          <w:noProof/>
        </w:rPr>
        <w:tab/>
        <w:t>Breiman L. Technical Report 486: Arcing the edge [R]. Berkeley: Statistics Department, University of California at Berkeley, 1997.</w:t>
      </w:r>
    </w:p>
    <w:p w14:paraId="16F418A2" w14:textId="640F1A2C" w:rsidR="00D17199" w:rsidRDefault="00DE5136" w:rsidP="007F6F52">
      <w:pPr>
        <w:pStyle w:val="a3"/>
        <w:ind w:left="480" w:hangingChars="200" w:hanging="480"/>
      </w:pPr>
      <w:r>
        <w:fldChar w:fldCharType="end"/>
      </w:r>
    </w:p>
    <w:p w14:paraId="2A884606" w14:textId="30E94DA4" w:rsidR="00C16E94" w:rsidRDefault="00C16E94">
      <w:pPr>
        <w:widowControl/>
        <w:jc w:val="left"/>
        <w:rPr>
          <w:rFonts w:ascii="Times New Roman" w:eastAsia="宋体" w:hAnsi="Times New Roman" w:hint="eastAsia"/>
          <w:sz w:val="24"/>
        </w:rPr>
      </w:pPr>
      <w:r>
        <w:br w:type="page"/>
      </w:r>
    </w:p>
    <w:p w14:paraId="01545A0F" w14:textId="646DF435" w:rsidR="00C16E94" w:rsidRDefault="00516596" w:rsidP="000F1E28">
      <w:pPr>
        <w:pStyle w:val="-"/>
        <w:numPr>
          <w:ilvl w:val="0"/>
          <w:numId w:val="0"/>
        </w:numPr>
        <w:spacing w:before="312" w:after="624"/>
      </w:pPr>
      <w:r>
        <w:rPr>
          <w:rFonts w:hint="eastAsia"/>
        </w:rPr>
        <w:lastRenderedPageBreak/>
        <w:t>附录：缩写词说明</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76"/>
        <w:gridCol w:w="4074"/>
        <w:gridCol w:w="3172"/>
      </w:tblGrid>
      <w:tr w:rsidR="00A13AA0" w14:paraId="7C354C3F" w14:textId="77777777" w:rsidTr="00A13AA0">
        <w:trPr>
          <w:jc w:val="center"/>
        </w:trPr>
        <w:tc>
          <w:tcPr>
            <w:tcW w:w="1276" w:type="dxa"/>
            <w:tcBorders>
              <w:bottom w:val="single" w:sz="4" w:space="0" w:color="auto"/>
            </w:tcBorders>
          </w:tcPr>
          <w:p w14:paraId="08E7F7F1" w14:textId="23BB0812" w:rsidR="00A13AA0" w:rsidRPr="00A13AA0" w:rsidRDefault="00A13AA0" w:rsidP="00516596">
            <w:pPr>
              <w:pStyle w:val="a3"/>
              <w:rPr>
                <w:b/>
              </w:rPr>
            </w:pPr>
            <w:r w:rsidRPr="00A13AA0">
              <w:rPr>
                <w:rFonts w:hint="eastAsia"/>
                <w:b/>
              </w:rPr>
              <w:t>缩写</w:t>
            </w:r>
          </w:p>
        </w:tc>
        <w:tc>
          <w:tcPr>
            <w:tcW w:w="4074" w:type="dxa"/>
            <w:tcBorders>
              <w:bottom w:val="single" w:sz="4" w:space="0" w:color="auto"/>
            </w:tcBorders>
          </w:tcPr>
          <w:p w14:paraId="461F9505" w14:textId="593165B1" w:rsidR="00A13AA0" w:rsidRPr="00A13AA0" w:rsidRDefault="00A13AA0" w:rsidP="00966A66">
            <w:pPr>
              <w:pStyle w:val="a3"/>
              <w:rPr>
                <w:b/>
              </w:rPr>
            </w:pPr>
            <w:r w:rsidRPr="00A13AA0">
              <w:rPr>
                <w:rFonts w:hint="eastAsia"/>
                <w:b/>
              </w:rPr>
              <w:t>全称</w:t>
            </w:r>
          </w:p>
        </w:tc>
        <w:tc>
          <w:tcPr>
            <w:tcW w:w="3172" w:type="dxa"/>
            <w:tcBorders>
              <w:bottom w:val="single" w:sz="4" w:space="0" w:color="auto"/>
            </w:tcBorders>
          </w:tcPr>
          <w:p w14:paraId="44A4AAB2" w14:textId="57171842" w:rsidR="00A13AA0" w:rsidRPr="00A13AA0" w:rsidRDefault="00A13AA0" w:rsidP="00516596">
            <w:pPr>
              <w:pStyle w:val="a3"/>
              <w:rPr>
                <w:b/>
              </w:rPr>
            </w:pPr>
            <w:r w:rsidRPr="00A13AA0">
              <w:rPr>
                <w:rFonts w:hint="eastAsia"/>
                <w:b/>
              </w:rPr>
              <w:t>含义</w:t>
            </w:r>
          </w:p>
        </w:tc>
      </w:tr>
      <w:tr w:rsidR="00966A66" w14:paraId="2E0E31B8" w14:textId="77777777" w:rsidTr="00A13AA0">
        <w:trPr>
          <w:jc w:val="center"/>
        </w:trPr>
        <w:tc>
          <w:tcPr>
            <w:tcW w:w="1276" w:type="dxa"/>
            <w:tcBorders>
              <w:bottom w:val="nil"/>
            </w:tcBorders>
          </w:tcPr>
          <w:p w14:paraId="0E373DA5" w14:textId="77777777" w:rsidR="00B64A95" w:rsidRDefault="00B64A95" w:rsidP="00516596">
            <w:pPr>
              <w:pStyle w:val="a3"/>
            </w:pPr>
            <w:r>
              <w:rPr>
                <w:rFonts w:hint="eastAsia"/>
              </w:rPr>
              <w:t>API</w:t>
            </w:r>
          </w:p>
        </w:tc>
        <w:tc>
          <w:tcPr>
            <w:tcW w:w="4074" w:type="dxa"/>
            <w:tcBorders>
              <w:bottom w:val="nil"/>
            </w:tcBorders>
          </w:tcPr>
          <w:p w14:paraId="784488ED" w14:textId="57D43E66" w:rsidR="00B64A95" w:rsidRDefault="00966A66" w:rsidP="00966A66">
            <w:pPr>
              <w:pStyle w:val="a3"/>
            </w:pPr>
            <w:r w:rsidRPr="00966A66">
              <w:rPr>
                <w:rFonts w:hint="eastAsia"/>
              </w:rPr>
              <w:t>Application Programming Interface</w:t>
            </w:r>
            <w:r>
              <w:t xml:space="preserve"> </w:t>
            </w:r>
          </w:p>
        </w:tc>
        <w:tc>
          <w:tcPr>
            <w:tcW w:w="3172" w:type="dxa"/>
            <w:tcBorders>
              <w:bottom w:val="nil"/>
            </w:tcBorders>
          </w:tcPr>
          <w:p w14:paraId="7845EFD2" w14:textId="046AA500" w:rsidR="00B64A95" w:rsidRDefault="00966A66" w:rsidP="00516596">
            <w:pPr>
              <w:pStyle w:val="a3"/>
            </w:pPr>
            <w:r w:rsidRPr="00966A66">
              <w:rPr>
                <w:rFonts w:hint="eastAsia"/>
              </w:rPr>
              <w:t>应用程序编程接口</w:t>
            </w:r>
          </w:p>
        </w:tc>
      </w:tr>
      <w:tr w:rsidR="00966A66" w14:paraId="14504B94" w14:textId="77777777" w:rsidTr="00A13AA0">
        <w:trPr>
          <w:jc w:val="center"/>
        </w:trPr>
        <w:tc>
          <w:tcPr>
            <w:tcW w:w="1276" w:type="dxa"/>
            <w:tcBorders>
              <w:top w:val="nil"/>
              <w:bottom w:val="nil"/>
            </w:tcBorders>
          </w:tcPr>
          <w:p w14:paraId="71961F01" w14:textId="77777777" w:rsidR="00B64A95" w:rsidRDefault="00B64A95" w:rsidP="00516596">
            <w:pPr>
              <w:pStyle w:val="a3"/>
            </w:pPr>
            <w:r>
              <w:rPr>
                <w:rFonts w:hint="eastAsia"/>
              </w:rPr>
              <w:t>APP</w:t>
            </w:r>
          </w:p>
        </w:tc>
        <w:tc>
          <w:tcPr>
            <w:tcW w:w="4074" w:type="dxa"/>
            <w:tcBorders>
              <w:top w:val="nil"/>
              <w:bottom w:val="nil"/>
            </w:tcBorders>
          </w:tcPr>
          <w:p w14:paraId="27306E4A" w14:textId="011F9332" w:rsidR="00B64A95" w:rsidRDefault="007453CF" w:rsidP="00516596">
            <w:pPr>
              <w:pStyle w:val="a3"/>
            </w:pPr>
            <w:r w:rsidRPr="00966A66">
              <w:rPr>
                <w:rFonts w:hint="eastAsia"/>
              </w:rPr>
              <w:t>Application</w:t>
            </w:r>
          </w:p>
        </w:tc>
        <w:tc>
          <w:tcPr>
            <w:tcW w:w="3172" w:type="dxa"/>
            <w:tcBorders>
              <w:top w:val="nil"/>
              <w:bottom w:val="nil"/>
            </w:tcBorders>
          </w:tcPr>
          <w:p w14:paraId="0803C95B" w14:textId="5B12B638" w:rsidR="00B64A95" w:rsidRDefault="006B6F3D" w:rsidP="00516596">
            <w:pPr>
              <w:pStyle w:val="a3"/>
            </w:pPr>
            <w:r w:rsidRPr="00966A66">
              <w:rPr>
                <w:rFonts w:hint="eastAsia"/>
              </w:rPr>
              <w:t>应用程序</w:t>
            </w:r>
          </w:p>
        </w:tc>
      </w:tr>
      <w:tr w:rsidR="00966A66" w14:paraId="148FF6F4" w14:textId="77777777" w:rsidTr="00A13AA0">
        <w:trPr>
          <w:jc w:val="center"/>
        </w:trPr>
        <w:tc>
          <w:tcPr>
            <w:tcW w:w="1276" w:type="dxa"/>
            <w:tcBorders>
              <w:top w:val="nil"/>
              <w:bottom w:val="nil"/>
            </w:tcBorders>
          </w:tcPr>
          <w:p w14:paraId="677023FC" w14:textId="77777777" w:rsidR="00B64A95" w:rsidRDefault="00B64A95" w:rsidP="00516596">
            <w:pPr>
              <w:pStyle w:val="a3"/>
            </w:pPr>
            <w:r>
              <w:rPr>
                <w:rFonts w:hint="eastAsia"/>
              </w:rPr>
              <w:t>BSC</w:t>
            </w:r>
          </w:p>
        </w:tc>
        <w:tc>
          <w:tcPr>
            <w:tcW w:w="4074" w:type="dxa"/>
            <w:tcBorders>
              <w:top w:val="nil"/>
              <w:bottom w:val="nil"/>
            </w:tcBorders>
          </w:tcPr>
          <w:p w14:paraId="542175BA" w14:textId="77777777" w:rsidR="00B64A95" w:rsidRDefault="00B64A95" w:rsidP="00571EEA">
            <w:pPr>
              <w:pStyle w:val="a3"/>
            </w:pPr>
            <w:r>
              <w:t>Base Station Controller</w:t>
            </w:r>
          </w:p>
        </w:tc>
        <w:tc>
          <w:tcPr>
            <w:tcW w:w="3172" w:type="dxa"/>
            <w:tcBorders>
              <w:top w:val="nil"/>
              <w:bottom w:val="nil"/>
            </w:tcBorders>
          </w:tcPr>
          <w:p w14:paraId="22AE5217" w14:textId="498E2C5D" w:rsidR="00B64A95" w:rsidRDefault="006B6F3D" w:rsidP="00516596">
            <w:pPr>
              <w:pStyle w:val="a3"/>
            </w:pPr>
            <w:r w:rsidRPr="006B6F3D">
              <w:rPr>
                <w:rFonts w:hint="eastAsia"/>
              </w:rPr>
              <w:t>基站控制器</w:t>
            </w:r>
          </w:p>
        </w:tc>
      </w:tr>
      <w:tr w:rsidR="00966A66" w14:paraId="2625BAA6" w14:textId="77777777" w:rsidTr="00A13AA0">
        <w:trPr>
          <w:jc w:val="center"/>
        </w:trPr>
        <w:tc>
          <w:tcPr>
            <w:tcW w:w="1276" w:type="dxa"/>
            <w:tcBorders>
              <w:top w:val="nil"/>
              <w:bottom w:val="nil"/>
            </w:tcBorders>
          </w:tcPr>
          <w:p w14:paraId="7201A3C3" w14:textId="77777777" w:rsidR="00B64A95" w:rsidRDefault="00B64A95" w:rsidP="00516596">
            <w:pPr>
              <w:pStyle w:val="a3"/>
            </w:pPr>
            <w:r>
              <w:rPr>
                <w:rFonts w:hint="eastAsia"/>
              </w:rPr>
              <w:t>BTS</w:t>
            </w:r>
          </w:p>
        </w:tc>
        <w:tc>
          <w:tcPr>
            <w:tcW w:w="4074" w:type="dxa"/>
            <w:tcBorders>
              <w:top w:val="nil"/>
              <w:bottom w:val="nil"/>
            </w:tcBorders>
          </w:tcPr>
          <w:p w14:paraId="43F467BA" w14:textId="77777777" w:rsidR="00B64A95" w:rsidRDefault="00B64A95" w:rsidP="00571EEA">
            <w:pPr>
              <w:pStyle w:val="a3"/>
            </w:pPr>
            <w:r>
              <w:t>Base Transceiver Station</w:t>
            </w:r>
          </w:p>
        </w:tc>
        <w:tc>
          <w:tcPr>
            <w:tcW w:w="3172" w:type="dxa"/>
            <w:tcBorders>
              <w:top w:val="nil"/>
              <w:bottom w:val="nil"/>
            </w:tcBorders>
          </w:tcPr>
          <w:p w14:paraId="123C1607" w14:textId="5A5A1608" w:rsidR="00B64A95" w:rsidRDefault="006B6F3D" w:rsidP="00011002">
            <w:pPr>
              <w:pStyle w:val="a3"/>
            </w:pPr>
            <w:r w:rsidRPr="006B6F3D">
              <w:rPr>
                <w:rFonts w:hint="eastAsia"/>
              </w:rPr>
              <w:t>基站收发信台</w:t>
            </w:r>
          </w:p>
        </w:tc>
      </w:tr>
      <w:tr w:rsidR="00966A66" w14:paraId="0572982E" w14:textId="77777777" w:rsidTr="00A13AA0">
        <w:trPr>
          <w:jc w:val="center"/>
        </w:trPr>
        <w:tc>
          <w:tcPr>
            <w:tcW w:w="1276" w:type="dxa"/>
            <w:tcBorders>
              <w:top w:val="nil"/>
              <w:bottom w:val="nil"/>
            </w:tcBorders>
          </w:tcPr>
          <w:p w14:paraId="10763D50" w14:textId="77777777" w:rsidR="00B64A95" w:rsidRDefault="00B64A95" w:rsidP="00516596">
            <w:pPr>
              <w:pStyle w:val="a3"/>
            </w:pPr>
            <w:r>
              <w:rPr>
                <w:rFonts w:hint="eastAsia"/>
              </w:rPr>
              <w:t>CDF</w:t>
            </w:r>
          </w:p>
        </w:tc>
        <w:tc>
          <w:tcPr>
            <w:tcW w:w="4074" w:type="dxa"/>
            <w:tcBorders>
              <w:top w:val="nil"/>
              <w:bottom w:val="nil"/>
            </w:tcBorders>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3172" w:type="dxa"/>
            <w:tcBorders>
              <w:top w:val="nil"/>
              <w:bottom w:val="nil"/>
            </w:tcBorders>
          </w:tcPr>
          <w:p w14:paraId="5712C092" w14:textId="2280F1DF" w:rsidR="00B64A95" w:rsidRDefault="00D22059" w:rsidP="00516596">
            <w:pPr>
              <w:pStyle w:val="a3"/>
            </w:pPr>
            <w:r>
              <w:rPr>
                <w:rFonts w:hint="eastAsia"/>
              </w:rPr>
              <w:t>累积分布函数</w:t>
            </w:r>
          </w:p>
        </w:tc>
      </w:tr>
      <w:tr w:rsidR="00966A66" w14:paraId="268418AB" w14:textId="77777777" w:rsidTr="00A13AA0">
        <w:trPr>
          <w:jc w:val="center"/>
        </w:trPr>
        <w:tc>
          <w:tcPr>
            <w:tcW w:w="1276" w:type="dxa"/>
            <w:tcBorders>
              <w:top w:val="nil"/>
              <w:bottom w:val="nil"/>
            </w:tcBorders>
          </w:tcPr>
          <w:p w14:paraId="1844C8D9" w14:textId="77777777" w:rsidR="00B64A95" w:rsidRDefault="00B64A95" w:rsidP="00516596">
            <w:pPr>
              <w:pStyle w:val="a3"/>
            </w:pPr>
            <w:r>
              <w:rPr>
                <w:rFonts w:hint="eastAsia"/>
              </w:rPr>
              <w:t>CDN</w:t>
            </w:r>
          </w:p>
        </w:tc>
        <w:tc>
          <w:tcPr>
            <w:tcW w:w="4074" w:type="dxa"/>
            <w:tcBorders>
              <w:top w:val="nil"/>
              <w:bottom w:val="nil"/>
            </w:tcBorders>
          </w:tcPr>
          <w:p w14:paraId="21D9DFC9" w14:textId="77777777" w:rsidR="00B64A95" w:rsidRDefault="00B64A95" w:rsidP="00A43738">
            <w:pPr>
              <w:pStyle w:val="a3"/>
            </w:pPr>
            <w:r>
              <w:rPr>
                <w:rFonts w:hint="eastAsia"/>
              </w:rPr>
              <w:t>Content Delivery Network</w:t>
            </w:r>
          </w:p>
        </w:tc>
        <w:tc>
          <w:tcPr>
            <w:tcW w:w="3172" w:type="dxa"/>
            <w:tcBorders>
              <w:top w:val="nil"/>
              <w:bottom w:val="nil"/>
            </w:tcBorders>
          </w:tcPr>
          <w:p w14:paraId="3E6AE947" w14:textId="406FB8B1" w:rsidR="00B64A95" w:rsidRDefault="00D22059" w:rsidP="00516596">
            <w:pPr>
              <w:pStyle w:val="a3"/>
            </w:pPr>
            <w:r>
              <w:rPr>
                <w:rFonts w:hint="eastAsia"/>
              </w:rPr>
              <w:t>内容分发网络</w:t>
            </w:r>
          </w:p>
        </w:tc>
      </w:tr>
      <w:tr w:rsidR="00966A66" w14:paraId="1FD3DEE2" w14:textId="77777777" w:rsidTr="00A13AA0">
        <w:trPr>
          <w:jc w:val="center"/>
        </w:trPr>
        <w:tc>
          <w:tcPr>
            <w:tcW w:w="1276" w:type="dxa"/>
            <w:tcBorders>
              <w:top w:val="nil"/>
              <w:bottom w:val="nil"/>
            </w:tcBorders>
          </w:tcPr>
          <w:p w14:paraId="34B323BA" w14:textId="77777777" w:rsidR="00B64A95" w:rsidRDefault="00B64A95" w:rsidP="00516596">
            <w:pPr>
              <w:pStyle w:val="a3"/>
            </w:pPr>
            <w:r>
              <w:rPr>
                <w:rFonts w:hint="eastAsia"/>
              </w:rPr>
              <w:t>CI</w:t>
            </w:r>
          </w:p>
        </w:tc>
        <w:tc>
          <w:tcPr>
            <w:tcW w:w="4074" w:type="dxa"/>
            <w:tcBorders>
              <w:top w:val="nil"/>
              <w:bottom w:val="nil"/>
            </w:tcBorders>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3172" w:type="dxa"/>
            <w:tcBorders>
              <w:top w:val="nil"/>
              <w:bottom w:val="nil"/>
            </w:tcBorders>
          </w:tcPr>
          <w:p w14:paraId="3EB0CDCC" w14:textId="1E0FA98D" w:rsidR="00B64A95" w:rsidRDefault="002839DB" w:rsidP="00F80BAB">
            <w:pPr>
              <w:pStyle w:val="a3"/>
            </w:pPr>
            <w:r w:rsidRPr="002839DB">
              <w:rPr>
                <w:rFonts w:hint="eastAsia"/>
              </w:rPr>
              <w:t>小区</w:t>
            </w:r>
            <w:r w:rsidR="00F80BAB">
              <w:rPr>
                <w:rFonts w:hint="eastAsia"/>
              </w:rPr>
              <w:t>标识</w:t>
            </w:r>
          </w:p>
        </w:tc>
      </w:tr>
      <w:tr w:rsidR="00966A66" w14:paraId="246BD946" w14:textId="77777777" w:rsidTr="00A13AA0">
        <w:trPr>
          <w:jc w:val="center"/>
        </w:trPr>
        <w:tc>
          <w:tcPr>
            <w:tcW w:w="1276" w:type="dxa"/>
            <w:tcBorders>
              <w:top w:val="nil"/>
              <w:bottom w:val="nil"/>
            </w:tcBorders>
          </w:tcPr>
          <w:p w14:paraId="1E1A3A6D" w14:textId="77777777" w:rsidR="00B64A95" w:rsidRDefault="00B64A95" w:rsidP="00516596">
            <w:pPr>
              <w:pStyle w:val="a3"/>
            </w:pPr>
            <w:r>
              <w:rPr>
                <w:rFonts w:hint="eastAsia"/>
              </w:rPr>
              <w:t>DFI</w:t>
            </w:r>
          </w:p>
        </w:tc>
        <w:tc>
          <w:tcPr>
            <w:tcW w:w="4074" w:type="dxa"/>
            <w:tcBorders>
              <w:top w:val="nil"/>
              <w:bottom w:val="nil"/>
            </w:tcBorders>
          </w:tcPr>
          <w:p w14:paraId="6F403585" w14:textId="77777777" w:rsidR="00B64A95" w:rsidRDefault="00B64A95" w:rsidP="00532768">
            <w:pPr>
              <w:pStyle w:val="a3"/>
            </w:pPr>
            <w:r>
              <w:rPr>
                <w:rFonts w:hint="eastAsia"/>
              </w:rPr>
              <w:t>Deep Flow Inspection</w:t>
            </w:r>
          </w:p>
        </w:tc>
        <w:tc>
          <w:tcPr>
            <w:tcW w:w="3172" w:type="dxa"/>
            <w:tcBorders>
              <w:top w:val="nil"/>
              <w:bottom w:val="nil"/>
            </w:tcBorders>
          </w:tcPr>
          <w:p w14:paraId="0D522BED" w14:textId="6062EE90" w:rsidR="00B64A95" w:rsidRDefault="00C558B0" w:rsidP="00516596">
            <w:pPr>
              <w:pStyle w:val="a3"/>
            </w:pPr>
            <w:r>
              <w:rPr>
                <w:rFonts w:hint="eastAsia"/>
              </w:rPr>
              <w:t>深度流检测</w:t>
            </w:r>
          </w:p>
        </w:tc>
      </w:tr>
      <w:tr w:rsidR="00966A66" w14:paraId="1231EAFF" w14:textId="77777777" w:rsidTr="00A13AA0">
        <w:trPr>
          <w:jc w:val="center"/>
        </w:trPr>
        <w:tc>
          <w:tcPr>
            <w:tcW w:w="1276" w:type="dxa"/>
            <w:tcBorders>
              <w:top w:val="nil"/>
              <w:bottom w:val="nil"/>
            </w:tcBorders>
          </w:tcPr>
          <w:p w14:paraId="587B126B" w14:textId="77777777" w:rsidR="00B64A95" w:rsidRDefault="00B64A95" w:rsidP="00516596">
            <w:pPr>
              <w:pStyle w:val="a3"/>
            </w:pPr>
            <w:r>
              <w:rPr>
                <w:rFonts w:hint="eastAsia"/>
              </w:rPr>
              <w:t>DPI</w:t>
            </w:r>
          </w:p>
        </w:tc>
        <w:tc>
          <w:tcPr>
            <w:tcW w:w="4074" w:type="dxa"/>
            <w:tcBorders>
              <w:top w:val="nil"/>
              <w:bottom w:val="nil"/>
            </w:tcBorders>
          </w:tcPr>
          <w:p w14:paraId="047E715C" w14:textId="77777777" w:rsidR="00B64A95" w:rsidRDefault="00B64A95" w:rsidP="00532768">
            <w:pPr>
              <w:pStyle w:val="a3"/>
            </w:pPr>
            <w:r>
              <w:rPr>
                <w:rFonts w:hint="eastAsia"/>
              </w:rPr>
              <w:t>Deep Packet Inspection</w:t>
            </w:r>
          </w:p>
        </w:tc>
        <w:tc>
          <w:tcPr>
            <w:tcW w:w="3172" w:type="dxa"/>
            <w:tcBorders>
              <w:top w:val="nil"/>
              <w:bottom w:val="nil"/>
            </w:tcBorders>
          </w:tcPr>
          <w:p w14:paraId="01CF8BC6" w14:textId="2BD7E711" w:rsidR="00B64A95" w:rsidRDefault="00C558B0" w:rsidP="00516596">
            <w:pPr>
              <w:pStyle w:val="a3"/>
            </w:pPr>
            <w:r>
              <w:rPr>
                <w:rFonts w:hint="eastAsia"/>
              </w:rPr>
              <w:t>深度报文检测</w:t>
            </w:r>
          </w:p>
        </w:tc>
      </w:tr>
      <w:tr w:rsidR="00966A66" w14:paraId="64850C07" w14:textId="77777777" w:rsidTr="00A13AA0">
        <w:trPr>
          <w:jc w:val="center"/>
        </w:trPr>
        <w:tc>
          <w:tcPr>
            <w:tcW w:w="1276" w:type="dxa"/>
            <w:tcBorders>
              <w:top w:val="nil"/>
              <w:bottom w:val="nil"/>
            </w:tcBorders>
          </w:tcPr>
          <w:p w14:paraId="2010F7BB" w14:textId="77777777" w:rsidR="00B64A95" w:rsidRDefault="00B64A95" w:rsidP="00516596">
            <w:pPr>
              <w:pStyle w:val="a3"/>
            </w:pPr>
            <w:r>
              <w:rPr>
                <w:rFonts w:hint="eastAsia"/>
              </w:rPr>
              <w:t>GFS</w:t>
            </w:r>
          </w:p>
        </w:tc>
        <w:tc>
          <w:tcPr>
            <w:tcW w:w="4074" w:type="dxa"/>
            <w:tcBorders>
              <w:top w:val="nil"/>
              <w:bottom w:val="nil"/>
            </w:tcBorders>
          </w:tcPr>
          <w:p w14:paraId="45FC892A" w14:textId="77777777" w:rsidR="00B64A95" w:rsidRDefault="00B64A95" w:rsidP="001D250F">
            <w:pPr>
              <w:pStyle w:val="a3"/>
            </w:pPr>
            <w:r>
              <w:rPr>
                <w:rFonts w:hint="eastAsia"/>
              </w:rPr>
              <w:t>Google File System</w:t>
            </w:r>
          </w:p>
        </w:tc>
        <w:tc>
          <w:tcPr>
            <w:tcW w:w="3172" w:type="dxa"/>
            <w:tcBorders>
              <w:top w:val="nil"/>
              <w:bottom w:val="nil"/>
            </w:tcBorders>
          </w:tcPr>
          <w:p w14:paraId="0426EDFF" w14:textId="1A1A5FF5" w:rsidR="00B64A95" w:rsidRDefault="00C558B0" w:rsidP="00516596">
            <w:pPr>
              <w:pStyle w:val="a3"/>
            </w:pPr>
            <w:r>
              <w:rPr>
                <w:rFonts w:hint="eastAsia"/>
              </w:rPr>
              <w:t>Google</w:t>
            </w:r>
            <w:r>
              <w:rPr>
                <w:rFonts w:hint="eastAsia"/>
              </w:rPr>
              <w:t>文件系统</w:t>
            </w:r>
          </w:p>
        </w:tc>
      </w:tr>
      <w:tr w:rsidR="00966A66" w14:paraId="7410A148" w14:textId="77777777" w:rsidTr="00A13AA0">
        <w:trPr>
          <w:jc w:val="center"/>
        </w:trPr>
        <w:tc>
          <w:tcPr>
            <w:tcW w:w="1276" w:type="dxa"/>
            <w:tcBorders>
              <w:top w:val="nil"/>
              <w:bottom w:val="nil"/>
            </w:tcBorders>
          </w:tcPr>
          <w:p w14:paraId="5F2B51D1" w14:textId="77777777" w:rsidR="00B64A95" w:rsidRDefault="00B64A95" w:rsidP="00516596">
            <w:pPr>
              <w:pStyle w:val="a3"/>
            </w:pPr>
            <w:r>
              <w:rPr>
                <w:rFonts w:hint="eastAsia"/>
              </w:rPr>
              <w:t>GGSN</w:t>
            </w:r>
          </w:p>
        </w:tc>
        <w:tc>
          <w:tcPr>
            <w:tcW w:w="4074" w:type="dxa"/>
            <w:tcBorders>
              <w:top w:val="nil"/>
              <w:bottom w:val="nil"/>
            </w:tcBorders>
          </w:tcPr>
          <w:p w14:paraId="1BEEA0A3" w14:textId="77777777" w:rsidR="00B64A95" w:rsidRDefault="00B64A95" w:rsidP="001D250F">
            <w:pPr>
              <w:pStyle w:val="a3"/>
            </w:pPr>
            <w:r>
              <w:t>Gateway GPRS Support Node</w:t>
            </w:r>
          </w:p>
        </w:tc>
        <w:tc>
          <w:tcPr>
            <w:tcW w:w="3172" w:type="dxa"/>
            <w:tcBorders>
              <w:top w:val="nil"/>
              <w:bottom w:val="nil"/>
            </w:tcBorders>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966A66" w14:paraId="39DC6D7F" w14:textId="77777777" w:rsidTr="00A13AA0">
        <w:trPr>
          <w:jc w:val="center"/>
        </w:trPr>
        <w:tc>
          <w:tcPr>
            <w:tcW w:w="1276" w:type="dxa"/>
            <w:tcBorders>
              <w:top w:val="nil"/>
              <w:bottom w:val="nil"/>
            </w:tcBorders>
          </w:tcPr>
          <w:p w14:paraId="3D083CB8" w14:textId="77777777" w:rsidR="00B64A95" w:rsidRDefault="00B64A95" w:rsidP="00516596">
            <w:pPr>
              <w:pStyle w:val="a3"/>
            </w:pPr>
            <w:r>
              <w:rPr>
                <w:rFonts w:hint="eastAsia"/>
              </w:rPr>
              <w:t>HDFS</w:t>
            </w:r>
          </w:p>
        </w:tc>
        <w:tc>
          <w:tcPr>
            <w:tcW w:w="4074" w:type="dxa"/>
            <w:tcBorders>
              <w:top w:val="nil"/>
              <w:bottom w:val="nil"/>
            </w:tcBorders>
          </w:tcPr>
          <w:p w14:paraId="000E388A" w14:textId="77777777" w:rsidR="00B64A95" w:rsidRDefault="00B64A95" w:rsidP="00E63309">
            <w:pPr>
              <w:pStyle w:val="a3"/>
            </w:pPr>
            <w:r w:rsidRPr="00A446A2">
              <w:t>Hadoop Distributed File System</w:t>
            </w:r>
          </w:p>
        </w:tc>
        <w:tc>
          <w:tcPr>
            <w:tcW w:w="3172" w:type="dxa"/>
            <w:tcBorders>
              <w:top w:val="nil"/>
              <w:bottom w:val="nil"/>
            </w:tcBorders>
          </w:tcPr>
          <w:p w14:paraId="3C9BA381" w14:textId="2F39EAB0" w:rsidR="00B64A95" w:rsidRDefault="00C558B0" w:rsidP="00516596">
            <w:pPr>
              <w:pStyle w:val="a3"/>
            </w:pPr>
            <w:r>
              <w:rPr>
                <w:rFonts w:hint="eastAsia"/>
              </w:rPr>
              <w:t>Hadoop</w:t>
            </w:r>
            <w:r>
              <w:rPr>
                <w:rFonts w:hint="eastAsia"/>
              </w:rPr>
              <w:t>分布式文件系统</w:t>
            </w:r>
          </w:p>
        </w:tc>
      </w:tr>
      <w:tr w:rsidR="00966A66" w14:paraId="044745EF" w14:textId="77777777" w:rsidTr="00A13AA0">
        <w:trPr>
          <w:jc w:val="center"/>
        </w:trPr>
        <w:tc>
          <w:tcPr>
            <w:tcW w:w="1276" w:type="dxa"/>
            <w:tcBorders>
              <w:top w:val="nil"/>
              <w:bottom w:val="nil"/>
            </w:tcBorders>
          </w:tcPr>
          <w:p w14:paraId="58617C40" w14:textId="77777777" w:rsidR="00B64A95" w:rsidRDefault="00B64A95" w:rsidP="00516596">
            <w:pPr>
              <w:pStyle w:val="a3"/>
            </w:pPr>
            <w:r>
              <w:rPr>
                <w:rFonts w:hint="eastAsia"/>
              </w:rPr>
              <w:t>HTML</w:t>
            </w:r>
          </w:p>
        </w:tc>
        <w:tc>
          <w:tcPr>
            <w:tcW w:w="4074" w:type="dxa"/>
            <w:tcBorders>
              <w:top w:val="nil"/>
              <w:bottom w:val="nil"/>
            </w:tcBorders>
          </w:tcPr>
          <w:p w14:paraId="2EE8784C" w14:textId="43C2CA2C" w:rsidR="00B64A95" w:rsidRDefault="00C558B0" w:rsidP="001D250F">
            <w:pPr>
              <w:pStyle w:val="a3"/>
            </w:pPr>
            <w:r w:rsidRPr="00C558B0">
              <w:t>HyperText Markup Language</w:t>
            </w:r>
          </w:p>
        </w:tc>
        <w:tc>
          <w:tcPr>
            <w:tcW w:w="3172" w:type="dxa"/>
            <w:tcBorders>
              <w:top w:val="nil"/>
              <w:bottom w:val="nil"/>
            </w:tcBorders>
          </w:tcPr>
          <w:p w14:paraId="275BB54E" w14:textId="7E872C26" w:rsidR="00B64A95" w:rsidRDefault="00C558B0" w:rsidP="00516596">
            <w:pPr>
              <w:pStyle w:val="a3"/>
            </w:pPr>
            <w:r>
              <w:rPr>
                <w:rFonts w:hint="eastAsia"/>
              </w:rPr>
              <w:t>超</w:t>
            </w:r>
            <w:r w:rsidRPr="00C558B0">
              <w:rPr>
                <w:rFonts w:hint="eastAsia"/>
              </w:rPr>
              <w:t>文本标记语言</w:t>
            </w:r>
          </w:p>
        </w:tc>
      </w:tr>
      <w:tr w:rsidR="00966A66" w14:paraId="31ECE59C" w14:textId="77777777" w:rsidTr="00A13AA0">
        <w:trPr>
          <w:jc w:val="center"/>
        </w:trPr>
        <w:tc>
          <w:tcPr>
            <w:tcW w:w="1276" w:type="dxa"/>
            <w:tcBorders>
              <w:top w:val="nil"/>
              <w:bottom w:val="nil"/>
            </w:tcBorders>
          </w:tcPr>
          <w:p w14:paraId="3D529813" w14:textId="77777777" w:rsidR="00B64A95" w:rsidRDefault="00B64A95" w:rsidP="00516596">
            <w:pPr>
              <w:pStyle w:val="a3"/>
            </w:pPr>
            <w:r>
              <w:rPr>
                <w:rFonts w:hint="eastAsia"/>
              </w:rPr>
              <w:t>HTTP</w:t>
            </w:r>
          </w:p>
        </w:tc>
        <w:tc>
          <w:tcPr>
            <w:tcW w:w="4074" w:type="dxa"/>
            <w:tcBorders>
              <w:top w:val="nil"/>
              <w:bottom w:val="nil"/>
            </w:tcBorders>
          </w:tcPr>
          <w:p w14:paraId="24A0D7DD" w14:textId="10EC3BD3" w:rsidR="00B64A95" w:rsidRDefault="00C558B0" w:rsidP="00C558B0">
            <w:pPr>
              <w:pStyle w:val="a3"/>
            </w:pPr>
            <w:r w:rsidRPr="00C558B0">
              <w:rPr>
                <w:rFonts w:hint="eastAsia"/>
              </w:rPr>
              <w:t>HyperText Transfer Protocol</w:t>
            </w:r>
          </w:p>
        </w:tc>
        <w:tc>
          <w:tcPr>
            <w:tcW w:w="3172" w:type="dxa"/>
            <w:tcBorders>
              <w:top w:val="nil"/>
              <w:bottom w:val="nil"/>
            </w:tcBorders>
          </w:tcPr>
          <w:p w14:paraId="4985ED49" w14:textId="51BFD0A3" w:rsidR="00B64A95" w:rsidRDefault="00C558B0" w:rsidP="00516596">
            <w:pPr>
              <w:pStyle w:val="a3"/>
            </w:pPr>
            <w:r w:rsidRPr="00C558B0">
              <w:rPr>
                <w:rFonts w:hint="eastAsia"/>
              </w:rPr>
              <w:t>超文本传输协议</w:t>
            </w:r>
          </w:p>
        </w:tc>
      </w:tr>
      <w:tr w:rsidR="00966A66" w14:paraId="328D2DE1" w14:textId="77777777" w:rsidTr="00A13AA0">
        <w:trPr>
          <w:jc w:val="center"/>
        </w:trPr>
        <w:tc>
          <w:tcPr>
            <w:tcW w:w="1276" w:type="dxa"/>
            <w:tcBorders>
              <w:top w:val="nil"/>
              <w:bottom w:val="nil"/>
            </w:tcBorders>
          </w:tcPr>
          <w:p w14:paraId="68314E36" w14:textId="77777777" w:rsidR="00B64A95" w:rsidRPr="003208AE" w:rsidRDefault="00B64A95" w:rsidP="00516596">
            <w:pPr>
              <w:pStyle w:val="a3"/>
            </w:pPr>
            <w:r>
              <w:t>ID</w:t>
            </w:r>
          </w:p>
        </w:tc>
        <w:tc>
          <w:tcPr>
            <w:tcW w:w="4074" w:type="dxa"/>
            <w:tcBorders>
              <w:top w:val="nil"/>
              <w:bottom w:val="nil"/>
            </w:tcBorders>
          </w:tcPr>
          <w:p w14:paraId="469264D4" w14:textId="119D3ABC" w:rsidR="00B64A95" w:rsidRPr="003208AE" w:rsidRDefault="00F80BAB" w:rsidP="001D250F">
            <w:pPr>
              <w:pStyle w:val="a3"/>
            </w:pPr>
            <w:r>
              <w:rPr>
                <w:rFonts w:hint="eastAsia"/>
              </w:rPr>
              <w:t>Identifier</w:t>
            </w:r>
          </w:p>
        </w:tc>
        <w:tc>
          <w:tcPr>
            <w:tcW w:w="3172" w:type="dxa"/>
            <w:tcBorders>
              <w:top w:val="nil"/>
              <w:bottom w:val="nil"/>
            </w:tcBorders>
          </w:tcPr>
          <w:p w14:paraId="7932F27A" w14:textId="57E2EA81" w:rsidR="00B64A95" w:rsidRDefault="00F80BAB" w:rsidP="00516596">
            <w:pPr>
              <w:pStyle w:val="a3"/>
            </w:pPr>
            <w:r>
              <w:rPr>
                <w:rFonts w:hint="eastAsia"/>
              </w:rPr>
              <w:t>标识</w:t>
            </w:r>
          </w:p>
        </w:tc>
      </w:tr>
      <w:tr w:rsidR="00966A66" w14:paraId="41069F6C" w14:textId="77777777" w:rsidTr="00A13AA0">
        <w:trPr>
          <w:jc w:val="center"/>
        </w:trPr>
        <w:tc>
          <w:tcPr>
            <w:tcW w:w="1276" w:type="dxa"/>
            <w:tcBorders>
              <w:top w:val="nil"/>
              <w:bottom w:val="nil"/>
            </w:tcBorders>
          </w:tcPr>
          <w:p w14:paraId="6D25D871" w14:textId="77777777" w:rsidR="00B64A95" w:rsidRDefault="00B64A95" w:rsidP="00516596">
            <w:pPr>
              <w:pStyle w:val="a3"/>
            </w:pPr>
            <w:r>
              <w:rPr>
                <w:rFonts w:hint="eastAsia"/>
              </w:rPr>
              <w:t>IDC</w:t>
            </w:r>
          </w:p>
        </w:tc>
        <w:tc>
          <w:tcPr>
            <w:tcW w:w="4074" w:type="dxa"/>
            <w:tcBorders>
              <w:top w:val="nil"/>
              <w:bottom w:val="nil"/>
            </w:tcBorders>
          </w:tcPr>
          <w:p w14:paraId="5FED60BC" w14:textId="77777777" w:rsidR="00B64A95" w:rsidRDefault="00B64A95" w:rsidP="00532768">
            <w:pPr>
              <w:pStyle w:val="a3"/>
            </w:pPr>
            <w:r>
              <w:rPr>
                <w:rFonts w:hint="eastAsia"/>
              </w:rPr>
              <w:t>Internet Data Center</w:t>
            </w:r>
          </w:p>
        </w:tc>
        <w:tc>
          <w:tcPr>
            <w:tcW w:w="3172" w:type="dxa"/>
            <w:tcBorders>
              <w:top w:val="nil"/>
              <w:bottom w:val="nil"/>
            </w:tcBorders>
          </w:tcPr>
          <w:p w14:paraId="30A4E58A" w14:textId="49BD5766" w:rsidR="00B64A95" w:rsidRDefault="00D60AAA" w:rsidP="00516596">
            <w:pPr>
              <w:pStyle w:val="a3"/>
            </w:pPr>
            <w:r>
              <w:rPr>
                <w:rFonts w:hint="eastAsia"/>
              </w:rPr>
              <w:t>互联网数据中心</w:t>
            </w:r>
          </w:p>
        </w:tc>
      </w:tr>
      <w:tr w:rsidR="00966A66" w14:paraId="0A9EA029" w14:textId="77777777" w:rsidTr="00A13AA0">
        <w:trPr>
          <w:jc w:val="center"/>
        </w:trPr>
        <w:tc>
          <w:tcPr>
            <w:tcW w:w="1276" w:type="dxa"/>
            <w:tcBorders>
              <w:top w:val="nil"/>
              <w:bottom w:val="nil"/>
            </w:tcBorders>
          </w:tcPr>
          <w:p w14:paraId="361EC63B" w14:textId="77777777" w:rsidR="00B64A95" w:rsidRDefault="00B64A95" w:rsidP="00516596">
            <w:pPr>
              <w:pStyle w:val="a3"/>
            </w:pPr>
            <w:r>
              <w:rPr>
                <w:rFonts w:hint="eastAsia"/>
              </w:rPr>
              <w:t>IP</w:t>
            </w:r>
          </w:p>
        </w:tc>
        <w:tc>
          <w:tcPr>
            <w:tcW w:w="4074" w:type="dxa"/>
            <w:tcBorders>
              <w:top w:val="nil"/>
              <w:bottom w:val="nil"/>
            </w:tcBorders>
          </w:tcPr>
          <w:p w14:paraId="55A790A9" w14:textId="683AE113" w:rsidR="00B64A95" w:rsidRDefault="00D60AAA" w:rsidP="00516596">
            <w:pPr>
              <w:pStyle w:val="a3"/>
            </w:pPr>
            <w:r w:rsidRPr="00D60AAA">
              <w:rPr>
                <w:rFonts w:hint="eastAsia"/>
              </w:rPr>
              <w:t>Internet Protocol</w:t>
            </w:r>
          </w:p>
        </w:tc>
        <w:tc>
          <w:tcPr>
            <w:tcW w:w="3172" w:type="dxa"/>
            <w:tcBorders>
              <w:top w:val="nil"/>
              <w:bottom w:val="nil"/>
            </w:tcBorders>
          </w:tcPr>
          <w:p w14:paraId="18658B53" w14:textId="79685F1A" w:rsidR="00B64A95" w:rsidRDefault="00D60AAA" w:rsidP="00D60AAA">
            <w:pPr>
              <w:pStyle w:val="a3"/>
            </w:pPr>
            <w:r w:rsidRPr="00D60AAA">
              <w:rPr>
                <w:rFonts w:hint="eastAsia"/>
              </w:rPr>
              <w:t>网络互连</w:t>
            </w:r>
            <w:r>
              <w:rPr>
                <w:rFonts w:hint="eastAsia"/>
              </w:rPr>
              <w:t>协议</w:t>
            </w:r>
          </w:p>
        </w:tc>
      </w:tr>
      <w:tr w:rsidR="00966A66" w14:paraId="012A2EF8" w14:textId="77777777" w:rsidTr="00A13AA0">
        <w:trPr>
          <w:jc w:val="center"/>
        </w:trPr>
        <w:tc>
          <w:tcPr>
            <w:tcW w:w="1276" w:type="dxa"/>
            <w:tcBorders>
              <w:top w:val="nil"/>
              <w:bottom w:val="nil"/>
            </w:tcBorders>
          </w:tcPr>
          <w:p w14:paraId="0272F06F" w14:textId="77777777" w:rsidR="00B64A95" w:rsidRDefault="00B64A95" w:rsidP="00516596">
            <w:pPr>
              <w:pStyle w:val="a3"/>
            </w:pPr>
            <w:r>
              <w:rPr>
                <w:rFonts w:hint="eastAsia"/>
              </w:rPr>
              <w:t>ISP</w:t>
            </w:r>
          </w:p>
        </w:tc>
        <w:tc>
          <w:tcPr>
            <w:tcW w:w="4074" w:type="dxa"/>
            <w:tcBorders>
              <w:top w:val="nil"/>
              <w:bottom w:val="nil"/>
            </w:tcBorders>
          </w:tcPr>
          <w:p w14:paraId="0E7E73E5" w14:textId="77777777" w:rsidR="00B64A95" w:rsidRDefault="00B64A95" w:rsidP="001D250F">
            <w:pPr>
              <w:pStyle w:val="a3"/>
            </w:pPr>
            <w:r>
              <w:rPr>
                <w:rFonts w:hint="eastAsia"/>
              </w:rPr>
              <w:t>Internet Service Provider</w:t>
            </w:r>
          </w:p>
        </w:tc>
        <w:tc>
          <w:tcPr>
            <w:tcW w:w="3172" w:type="dxa"/>
            <w:tcBorders>
              <w:top w:val="nil"/>
              <w:bottom w:val="nil"/>
            </w:tcBorders>
          </w:tcPr>
          <w:p w14:paraId="2430DA0F" w14:textId="798FE314" w:rsidR="00B64A95" w:rsidRDefault="006C553C" w:rsidP="00516596">
            <w:pPr>
              <w:pStyle w:val="a3"/>
            </w:pPr>
            <w:r>
              <w:rPr>
                <w:rFonts w:hint="eastAsia"/>
              </w:rPr>
              <w:t>互联网服务提供商</w:t>
            </w:r>
          </w:p>
        </w:tc>
      </w:tr>
      <w:tr w:rsidR="00966A66" w14:paraId="4EA056D8" w14:textId="77777777" w:rsidTr="00A13AA0">
        <w:trPr>
          <w:jc w:val="center"/>
        </w:trPr>
        <w:tc>
          <w:tcPr>
            <w:tcW w:w="1276" w:type="dxa"/>
            <w:tcBorders>
              <w:top w:val="nil"/>
              <w:bottom w:val="nil"/>
            </w:tcBorders>
          </w:tcPr>
          <w:p w14:paraId="4A589871" w14:textId="77777777" w:rsidR="00B64A95" w:rsidRDefault="00B64A95" w:rsidP="00516596">
            <w:pPr>
              <w:pStyle w:val="a3"/>
            </w:pPr>
            <w:r>
              <w:rPr>
                <w:rFonts w:hint="eastAsia"/>
              </w:rPr>
              <w:t>LAC</w:t>
            </w:r>
          </w:p>
        </w:tc>
        <w:tc>
          <w:tcPr>
            <w:tcW w:w="4074" w:type="dxa"/>
            <w:tcBorders>
              <w:top w:val="nil"/>
              <w:bottom w:val="nil"/>
            </w:tcBorders>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3172" w:type="dxa"/>
            <w:tcBorders>
              <w:top w:val="nil"/>
              <w:bottom w:val="nil"/>
            </w:tcBorders>
          </w:tcPr>
          <w:p w14:paraId="0E2222DE" w14:textId="5C224A22" w:rsidR="00B64A95" w:rsidRDefault="002839DB" w:rsidP="00516596">
            <w:pPr>
              <w:pStyle w:val="a3"/>
            </w:pPr>
            <w:r>
              <w:rPr>
                <w:rFonts w:hint="eastAsia"/>
              </w:rPr>
              <w:t>位置区</w:t>
            </w:r>
            <w:r w:rsidR="00024F3A" w:rsidRPr="00024F3A">
              <w:rPr>
                <w:rFonts w:hint="eastAsia"/>
              </w:rPr>
              <w:t>码</w:t>
            </w:r>
          </w:p>
        </w:tc>
      </w:tr>
      <w:tr w:rsidR="00966A66" w14:paraId="47D73B25" w14:textId="77777777" w:rsidTr="00A13AA0">
        <w:trPr>
          <w:jc w:val="center"/>
        </w:trPr>
        <w:tc>
          <w:tcPr>
            <w:tcW w:w="1276" w:type="dxa"/>
            <w:tcBorders>
              <w:top w:val="nil"/>
              <w:bottom w:val="nil"/>
            </w:tcBorders>
          </w:tcPr>
          <w:p w14:paraId="78307F25" w14:textId="77777777" w:rsidR="00B64A95" w:rsidRDefault="00B64A95" w:rsidP="00516596">
            <w:pPr>
              <w:pStyle w:val="a3"/>
            </w:pPr>
            <w:r>
              <w:rPr>
                <w:rFonts w:hint="eastAsia"/>
              </w:rPr>
              <w:t>MNO</w:t>
            </w:r>
          </w:p>
        </w:tc>
        <w:tc>
          <w:tcPr>
            <w:tcW w:w="4074" w:type="dxa"/>
            <w:tcBorders>
              <w:top w:val="nil"/>
              <w:bottom w:val="nil"/>
            </w:tcBorders>
          </w:tcPr>
          <w:p w14:paraId="778AB71C" w14:textId="77777777" w:rsidR="00B64A95" w:rsidRDefault="00B64A95" w:rsidP="001D250F">
            <w:pPr>
              <w:pStyle w:val="a3"/>
            </w:pPr>
            <w:r>
              <w:rPr>
                <w:rFonts w:hint="eastAsia"/>
              </w:rPr>
              <w:t>Mobile Network Operator</w:t>
            </w:r>
          </w:p>
        </w:tc>
        <w:tc>
          <w:tcPr>
            <w:tcW w:w="3172" w:type="dxa"/>
            <w:tcBorders>
              <w:top w:val="nil"/>
              <w:bottom w:val="nil"/>
            </w:tcBorders>
          </w:tcPr>
          <w:p w14:paraId="1F9F9300" w14:textId="200778B8" w:rsidR="00B64A95" w:rsidRDefault="006C553C" w:rsidP="00516596">
            <w:pPr>
              <w:pStyle w:val="a3"/>
            </w:pPr>
            <w:r>
              <w:rPr>
                <w:rFonts w:hint="eastAsia"/>
              </w:rPr>
              <w:t>移动网络运营商</w:t>
            </w:r>
          </w:p>
        </w:tc>
      </w:tr>
      <w:tr w:rsidR="00966A66" w14:paraId="18C6CF2F" w14:textId="77777777" w:rsidTr="00A13AA0">
        <w:trPr>
          <w:jc w:val="center"/>
        </w:trPr>
        <w:tc>
          <w:tcPr>
            <w:tcW w:w="1276" w:type="dxa"/>
            <w:tcBorders>
              <w:top w:val="nil"/>
              <w:bottom w:val="nil"/>
            </w:tcBorders>
          </w:tcPr>
          <w:p w14:paraId="2704D39C" w14:textId="77777777" w:rsidR="00B64A95" w:rsidRDefault="00B64A95" w:rsidP="00516596">
            <w:pPr>
              <w:pStyle w:val="a3"/>
            </w:pPr>
            <w:r w:rsidRPr="00A710C8">
              <w:t>MRSE</w:t>
            </w:r>
          </w:p>
        </w:tc>
        <w:tc>
          <w:tcPr>
            <w:tcW w:w="4074" w:type="dxa"/>
            <w:tcBorders>
              <w:top w:val="nil"/>
              <w:bottom w:val="nil"/>
            </w:tcBorders>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3172" w:type="dxa"/>
            <w:tcBorders>
              <w:top w:val="nil"/>
              <w:bottom w:val="nil"/>
            </w:tcBorders>
          </w:tcPr>
          <w:p w14:paraId="7296A863" w14:textId="77777777" w:rsidR="00B64A95" w:rsidRPr="00750735" w:rsidRDefault="00B64A95" w:rsidP="00516596">
            <w:pPr>
              <w:pStyle w:val="a3"/>
            </w:pPr>
            <w:r w:rsidRPr="0033739E">
              <w:rPr>
                <w:rFonts w:hint="eastAsia"/>
              </w:rPr>
              <w:t>平均相对平方误差</w:t>
            </w:r>
          </w:p>
        </w:tc>
      </w:tr>
      <w:tr w:rsidR="00966A66" w:rsidRPr="006C553C" w14:paraId="16970B36" w14:textId="77777777" w:rsidTr="00A13AA0">
        <w:trPr>
          <w:jc w:val="center"/>
        </w:trPr>
        <w:tc>
          <w:tcPr>
            <w:tcW w:w="1276" w:type="dxa"/>
            <w:tcBorders>
              <w:top w:val="nil"/>
              <w:bottom w:val="nil"/>
            </w:tcBorders>
          </w:tcPr>
          <w:p w14:paraId="1E07033C" w14:textId="77777777" w:rsidR="00B64A95" w:rsidRDefault="00B64A95" w:rsidP="00516596">
            <w:pPr>
              <w:pStyle w:val="a3"/>
            </w:pPr>
            <w:r w:rsidRPr="00881490">
              <w:rPr>
                <w:rFonts w:hint="eastAsia"/>
              </w:rPr>
              <w:t>OLS</w:t>
            </w:r>
          </w:p>
        </w:tc>
        <w:tc>
          <w:tcPr>
            <w:tcW w:w="4074" w:type="dxa"/>
            <w:tcBorders>
              <w:top w:val="nil"/>
              <w:bottom w:val="nil"/>
            </w:tcBorders>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3172" w:type="dxa"/>
            <w:tcBorders>
              <w:top w:val="nil"/>
              <w:bottom w:val="nil"/>
            </w:tcBorders>
          </w:tcPr>
          <w:p w14:paraId="2BB9EBC7" w14:textId="573D50AB" w:rsidR="00B64A95" w:rsidRDefault="006C553C" w:rsidP="006C553C">
            <w:pPr>
              <w:pStyle w:val="a3"/>
            </w:pPr>
            <w:r>
              <w:rPr>
                <w:rFonts w:hint="eastAsia"/>
              </w:rPr>
              <w:t>普通最小二乘法</w:t>
            </w:r>
          </w:p>
        </w:tc>
      </w:tr>
      <w:tr w:rsidR="00966A66" w14:paraId="02FFEAE7" w14:textId="77777777" w:rsidTr="00A13AA0">
        <w:trPr>
          <w:jc w:val="center"/>
        </w:trPr>
        <w:tc>
          <w:tcPr>
            <w:tcW w:w="1276" w:type="dxa"/>
            <w:tcBorders>
              <w:top w:val="nil"/>
              <w:bottom w:val="nil"/>
            </w:tcBorders>
          </w:tcPr>
          <w:p w14:paraId="3B95C8E5" w14:textId="77777777" w:rsidR="00B64A95" w:rsidRDefault="00B64A95" w:rsidP="00516596">
            <w:pPr>
              <w:pStyle w:val="a3"/>
            </w:pPr>
            <w:r>
              <w:rPr>
                <w:rFonts w:hint="eastAsia"/>
              </w:rPr>
              <w:t>OTT</w:t>
            </w:r>
          </w:p>
        </w:tc>
        <w:tc>
          <w:tcPr>
            <w:tcW w:w="4074" w:type="dxa"/>
            <w:tcBorders>
              <w:top w:val="nil"/>
              <w:bottom w:val="nil"/>
            </w:tcBorders>
          </w:tcPr>
          <w:p w14:paraId="7C48CE75" w14:textId="77777777" w:rsidR="00B64A95" w:rsidRDefault="00B64A95" w:rsidP="003A3284">
            <w:pPr>
              <w:pStyle w:val="a3"/>
            </w:pPr>
            <w:r>
              <w:rPr>
                <w:rFonts w:hint="eastAsia"/>
              </w:rPr>
              <w:t>Over The Top</w:t>
            </w:r>
          </w:p>
        </w:tc>
        <w:tc>
          <w:tcPr>
            <w:tcW w:w="3172" w:type="dxa"/>
            <w:tcBorders>
              <w:top w:val="nil"/>
              <w:bottom w:val="nil"/>
            </w:tcBorders>
          </w:tcPr>
          <w:p w14:paraId="10255378" w14:textId="38FAB9DE" w:rsidR="00B64A95" w:rsidRDefault="005E7E8A" w:rsidP="00516596">
            <w:pPr>
              <w:pStyle w:val="a3"/>
            </w:pPr>
            <w:r>
              <w:rPr>
                <w:rFonts w:hint="eastAsia"/>
              </w:rPr>
              <w:t>过顶业务</w:t>
            </w:r>
          </w:p>
        </w:tc>
      </w:tr>
      <w:tr w:rsidR="00966A66" w14:paraId="33AFAA46" w14:textId="77777777" w:rsidTr="00A13AA0">
        <w:trPr>
          <w:jc w:val="center"/>
        </w:trPr>
        <w:tc>
          <w:tcPr>
            <w:tcW w:w="1276" w:type="dxa"/>
            <w:tcBorders>
              <w:top w:val="nil"/>
              <w:bottom w:val="nil"/>
            </w:tcBorders>
          </w:tcPr>
          <w:p w14:paraId="2EE35E42" w14:textId="77777777" w:rsidR="00B64A95" w:rsidRDefault="00B64A95" w:rsidP="00516596">
            <w:pPr>
              <w:pStyle w:val="a3"/>
            </w:pPr>
            <w:r>
              <w:rPr>
                <w:rFonts w:hint="eastAsia"/>
              </w:rPr>
              <w:t>QoE</w:t>
            </w:r>
          </w:p>
        </w:tc>
        <w:tc>
          <w:tcPr>
            <w:tcW w:w="4074" w:type="dxa"/>
            <w:tcBorders>
              <w:top w:val="nil"/>
              <w:bottom w:val="nil"/>
            </w:tcBorders>
          </w:tcPr>
          <w:p w14:paraId="63A3E89D" w14:textId="77777777" w:rsidR="00B64A95" w:rsidRDefault="00B64A95" w:rsidP="001D250F">
            <w:pPr>
              <w:pStyle w:val="a3"/>
            </w:pPr>
            <w:r>
              <w:rPr>
                <w:rFonts w:hint="eastAsia"/>
              </w:rPr>
              <w:t>Quality of Experience</w:t>
            </w:r>
          </w:p>
        </w:tc>
        <w:tc>
          <w:tcPr>
            <w:tcW w:w="3172" w:type="dxa"/>
            <w:tcBorders>
              <w:top w:val="nil"/>
              <w:bottom w:val="nil"/>
            </w:tcBorders>
          </w:tcPr>
          <w:p w14:paraId="221FA953" w14:textId="05B94F98" w:rsidR="00B64A95" w:rsidRDefault="005E7E8A" w:rsidP="00516596">
            <w:pPr>
              <w:pStyle w:val="a3"/>
            </w:pPr>
            <w:r>
              <w:rPr>
                <w:rFonts w:hint="eastAsia"/>
              </w:rPr>
              <w:t>体验质量</w:t>
            </w:r>
          </w:p>
        </w:tc>
      </w:tr>
      <w:tr w:rsidR="00966A66" w14:paraId="0F5B1D90" w14:textId="77777777" w:rsidTr="00A13AA0">
        <w:trPr>
          <w:jc w:val="center"/>
        </w:trPr>
        <w:tc>
          <w:tcPr>
            <w:tcW w:w="1276" w:type="dxa"/>
            <w:tcBorders>
              <w:top w:val="nil"/>
              <w:bottom w:val="nil"/>
            </w:tcBorders>
          </w:tcPr>
          <w:p w14:paraId="75240017" w14:textId="77777777" w:rsidR="00B64A95" w:rsidRDefault="00B64A95" w:rsidP="00516596">
            <w:pPr>
              <w:pStyle w:val="a3"/>
            </w:pPr>
            <w:r>
              <w:rPr>
                <w:rFonts w:hint="eastAsia"/>
              </w:rPr>
              <w:t>QoS</w:t>
            </w:r>
          </w:p>
        </w:tc>
        <w:tc>
          <w:tcPr>
            <w:tcW w:w="4074" w:type="dxa"/>
            <w:tcBorders>
              <w:top w:val="nil"/>
              <w:bottom w:val="nil"/>
            </w:tcBorders>
          </w:tcPr>
          <w:p w14:paraId="01246932" w14:textId="77777777" w:rsidR="00B64A95" w:rsidRDefault="00B64A95" w:rsidP="00CC76C6">
            <w:pPr>
              <w:pStyle w:val="a3"/>
            </w:pPr>
            <w:r>
              <w:rPr>
                <w:rFonts w:hint="eastAsia"/>
              </w:rPr>
              <w:t>Quality of Service</w:t>
            </w:r>
          </w:p>
        </w:tc>
        <w:tc>
          <w:tcPr>
            <w:tcW w:w="3172" w:type="dxa"/>
            <w:tcBorders>
              <w:top w:val="nil"/>
              <w:bottom w:val="nil"/>
            </w:tcBorders>
          </w:tcPr>
          <w:p w14:paraId="6CE459EF" w14:textId="7BEFE0B3" w:rsidR="00B64A95" w:rsidRDefault="005E7E8A" w:rsidP="00516596">
            <w:pPr>
              <w:pStyle w:val="a3"/>
            </w:pPr>
            <w:r>
              <w:rPr>
                <w:rFonts w:hint="eastAsia"/>
              </w:rPr>
              <w:t>服务质量</w:t>
            </w:r>
          </w:p>
        </w:tc>
      </w:tr>
      <w:tr w:rsidR="00966A66" w14:paraId="515459F1" w14:textId="77777777" w:rsidTr="00A13AA0">
        <w:trPr>
          <w:jc w:val="center"/>
        </w:trPr>
        <w:tc>
          <w:tcPr>
            <w:tcW w:w="1276" w:type="dxa"/>
            <w:tcBorders>
              <w:top w:val="nil"/>
              <w:bottom w:val="nil"/>
            </w:tcBorders>
          </w:tcPr>
          <w:p w14:paraId="3589E65E" w14:textId="77777777" w:rsidR="00B64A95" w:rsidRDefault="00B64A95" w:rsidP="00516596">
            <w:pPr>
              <w:pStyle w:val="a3"/>
            </w:pPr>
            <w:r>
              <w:rPr>
                <w:rFonts w:hint="eastAsia"/>
              </w:rPr>
              <w:t>RNC</w:t>
            </w:r>
          </w:p>
        </w:tc>
        <w:tc>
          <w:tcPr>
            <w:tcW w:w="4074" w:type="dxa"/>
            <w:tcBorders>
              <w:top w:val="nil"/>
              <w:bottom w:val="nil"/>
            </w:tcBorders>
          </w:tcPr>
          <w:p w14:paraId="065781D0" w14:textId="77777777" w:rsidR="00B64A95" w:rsidRDefault="00B64A95" w:rsidP="00571EEA">
            <w:pPr>
              <w:pStyle w:val="a3"/>
            </w:pPr>
            <w:r>
              <w:t>Radio Network Controller</w:t>
            </w:r>
          </w:p>
        </w:tc>
        <w:tc>
          <w:tcPr>
            <w:tcW w:w="3172" w:type="dxa"/>
            <w:tcBorders>
              <w:top w:val="nil"/>
              <w:bottom w:val="nil"/>
            </w:tcBorders>
          </w:tcPr>
          <w:p w14:paraId="661BBDFC" w14:textId="0838C80E" w:rsidR="00B64A95" w:rsidRDefault="005E7E8A" w:rsidP="005E7E8A">
            <w:pPr>
              <w:pStyle w:val="a3"/>
            </w:pPr>
            <w:r w:rsidRPr="005E7E8A">
              <w:rPr>
                <w:rFonts w:hint="eastAsia"/>
              </w:rPr>
              <w:t>无线网络控制器</w:t>
            </w:r>
          </w:p>
        </w:tc>
      </w:tr>
      <w:tr w:rsidR="00966A66" w14:paraId="764F2DD4" w14:textId="77777777" w:rsidTr="00A13AA0">
        <w:trPr>
          <w:jc w:val="center"/>
        </w:trPr>
        <w:tc>
          <w:tcPr>
            <w:tcW w:w="1276" w:type="dxa"/>
            <w:tcBorders>
              <w:top w:val="nil"/>
              <w:bottom w:val="nil"/>
            </w:tcBorders>
          </w:tcPr>
          <w:p w14:paraId="2C0B53E2" w14:textId="77777777" w:rsidR="00B64A95" w:rsidRDefault="00B64A95" w:rsidP="00516596">
            <w:pPr>
              <w:pStyle w:val="a3"/>
            </w:pPr>
            <w:r w:rsidRPr="003208AE">
              <w:t>RTSP</w:t>
            </w:r>
          </w:p>
        </w:tc>
        <w:tc>
          <w:tcPr>
            <w:tcW w:w="4074" w:type="dxa"/>
            <w:tcBorders>
              <w:top w:val="nil"/>
              <w:bottom w:val="nil"/>
            </w:tcBorders>
          </w:tcPr>
          <w:p w14:paraId="499DDD11" w14:textId="77777777" w:rsidR="00B64A95" w:rsidRDefault="00B64A95" w:rsidP="001D250F">
            <w:pPr>
              <w:pStyle w:val="a3"/>
            </w:pPr>
            <w:r w:rsidRPr="003208AE">
              <w:t>Real Time Streaming Protocol</w:t>
            </w:r>
          </w:p>
        </w:tc>
        <w:tc>
          <w:tcPr>
            <w:tcW w:w="3172" w:type="dxa"/>
            <w:tcBorders>
              <w:top w:val="nil"/>
              <w:bottom w:val="nil"/>
            </w:tcBorders>
          </w:tcPr>
          <w:p w14:paraId="4836B875" w14:textId="7CC6B2E0" w:rsidR="00B64A95" w:rsidRDefault="00DA0D70" w:rsidP="00DA0D70">
            <w:pPr>
              <w:pStyle w:val="a3"/>
            </w:pPr>
            <w:r w:rsidRPr="00DA0D70">
              <w:rPr>
                <w:rFonts w:hint="eastAsia"/>
              </w:rPr>
              <w:t>实时流传输协议</w:t>
            </w:r>
          </w:p>
        </w:tc>
      </w:tr>
      <w:tr w:rsidR="00966A66" w14:paraId="69D643CF" w14:textId="77777777" w:rsidTr="00A13AA0">
        <w:trPr>
          <w:jc w:val="center"/>
        </w:trPr>
        <w:tc>
          <w:tcPr>
            <w:tcW w:w="1276" w:type="dxa"/>
            <w:tcBorders>
              <w:top w:val="nil"/>
              <w:bottom w:val="nil"/>
            </w:tcBorders>
          </w:tcPr>
          <w:p w14:paraId="569E093D" w14:textId="77777777" w:rsidR="00B64A95" w:rsidRDefault="00B64A95" w:rsidP="00516596">
            <w:pPr>
              <w:pStyle w:val="a3"/>
            </w:pPr>
            <w:r>
              <w:rPr>
                <w:rFonts w:hint="eastAsia"/>
              </w:rPr>
              <w:t>SGSN</w:t>
            </w:r>
          </w:p>
        </w:tc>
        <w:tc>
          <w:tcPr>
            <w:tcW w:w="4074" w:type="dxa"/>
            <w:tcBorders>
              <w:top w:val="nil"/>
              <w:bottom w:val="nil"/>
            </w:tcBorders>
          </w:tcPr>
          <w:p w14:paraId="07D5404E" w14:textId="77777777" w:rsidR="00B64A95" w:rsidRDefault="00B64A95" w:rsidP="00571EEA">
            <w:pPr>
              <w:pStyle w:val="a3"/>
            </w:pPr>
            <w:r>
              <w:t>Serving GPRS Support Node</w:t>
            </w:r>
          </w:p>
        </w:tc>
        <w:tc>
          <w:tcPr>
            <w:tcW w:w="3172" w:type="dxa"/>
            <w:tcBorders>
              <w:top w:val="nil"/>
              <w:bottom w:val="nil"/>
            </w:tcBorders>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966A66" w14:paraId="362B8DB0" w14:textId="77777777" w:rsidTr="00A13AA0">
        <w:trPr>
          <w:jc w:val="center"/>
        </w:trPr>
        <w:tc>
          <w:tcPr>
            <w:tcW w:w="1276" w:type="dxa"/>
            <w:tcBorders>
              <w:top w:val="nil"/>
              <w:bottom w:val="nil"/>
            </w:tcBorders>
          </w:tcPr>
          <w:p w14:paraId="5BF4434D" w14:textId="77777777" w:rsidR="00B64A95" w:rsidRDefault="00B64A95" w:rsidP="00516596">
            <w:pPr>
              <w:pStyle w:val="a3"/>
            </w:pPr>
            <w:r>
              <w:t>SSL</w:t>
            </w:r>
          </w:p>
        </w:tc>
        <w:tc>
          <w:tcPr>
            <w:tcW w:w="4074" w:type="dxa"/>
            <w:tcBorders>
              <w:top w:val="nil"/>
              <w:bottom w:val="nil"/>
            </w:tcBorders>
          </w:tcPr>
          <w:p w14:paraId="44C6B86A" w14:textId="66EDFCE9" w:rsidR="00B64A95" w:rsidRDefault="00DA0D70" w:rsidP="00DA0D70">
            <w:pPr>
              <w:pStyle w:val="a3"/>
            </w:pPr>
            <w:r w:rsidRPr="00DA0D70">
              <w:rPr>
                <w:rFonts w:hint="eastAsia"/>
              </w:rPr>
              <w:t>Secure Sockets Layer</w:t>
            </w:r>
          </w:p>
        </w:tc>
        <w:tc>
          <w:tcPr>
            <w:tcW w:w="3172" w:type="dxa"/>
            <w:tcBorders>
              <w:top w:val="nil"/>
              <w:bottom w:val="nil"/>
            </w:tcBorders>
          </w:tcPr>
          <w:p w14:paraId="169D9360" w14:textId="530C5FC5" w:rsidR="00B64A95" w:rsidRDefault="00DA0D70" w:rsidP="00516596">
            <w:pPr>
              <w:pStyle w:val="a3"/>
            </w:pPr>
            <w:r w:rsidRPr="00DA0D70">
              <w:rPr>
                <w:rFonts w:hint="eastAsia"/>
              </w:rPr>
              <w:t>安全套接层</w:t>
            </w:r>
          </w:p>
        </w:tc>
      </w:tr>
      <w:tr w:rsidR="00966A66" w14:paraId="467C419E" w14:textId="77777777" w:rsidTr="00A13AA0">
        <w:trPr>
          <w:jc w:val="center"/>
        </w:trPr>
        <w:tc>
          <w:tcPr>
            <w:tcW w:w="1276" w:type="dxa"/>
            <w:tcBorders>
              <w:top w:val="nil"/>
              <w:bottom w:val="nil"/>
            </w:tcBorders>
          </w:tcPr>
          <w:p w14:paraId="3FE75B2D" w14:textId="77777777" w:rsidR="00B64A95" w:rsidRDefault="00B64A95" w:rsidP="00516596">
            <w:pPr>
              <w:pStyle w:val="a3"/>
            </w:pPr>
            <w:r>
              <w:rPr>
                <w:rFonts w:hint="eastAsia"/>
              </w:rPr>
              <w:t>SVM</w:t>
            </w:r>
          </w:p>
        </w:tc>
        <w:tc>
          <w:tcPr>
            <w:tcW w:w="4074" w:type="dxa"/>
            <w:tcBorders>
              <w:top w:val="nil"/>
              <w:bottom w:val="nil"/>
            </w:tcBorders>
          </w:tcPr>
          <w:p w14:paraId="29A196B4" w14:textId="1289BD20" w:rsidR="00B64A95" w:rsidRPr="00DA0D70" w:rsidRDefault="00DA0D70" w:rsidP="001D250F">
            <w:pPr>
              <w:pStyle w:val="a3"/>
            </w:pPr>
            <w:r w:rsidRPr="00DA0D70">
              <w:rPr>
                <w:rFonts w:hint="eastAsia"/>
              </w:rPr>
              <w:t>Support Vector Machine</w:t>
            </w:r>
          </w:p>
        </w:tc>
        <w:tc>
          <w:tcPr>
            <w:tcW w:w="3172" w:type="dxa"/>
            <w:tcBorders>
              <w:top w:val="nil"/>
              <w:bottom w:val="nil"/>
            </w:tcBorders>
          </w:tcPr>
          <w:p w14:paraId="371F4A90" w14:textId="7A36F512" w:rsidR="00B64A95" w:rsidRDefault="00DA0D70" w:rsidP="00516596">
            <w:pPr>
              <w:pStyle w:val="a3"/>
            </w:pPr>
            <w:r w:rsidRPr="00DA0D70">
              <w:rPr>
                <w:rFonts w:hint="eastAsia"/>
              </w:rPr>
              <w:t>支持向量机</w:t>
            </w:r>
          </w:p>
        </w:tc>
      </w:tr>
      <w:tr w:rsidR="00966A66" w14:paraId="6A8E3A1A" w14:textId="77777777" w:rsidTr="00A13AA0">
        <w:trPr>
          <w:jc w:val="center"/>
        </w:trPr>
        <w:tc>
          <w:tcPr>
            <w:tcW w:w="1276" w:type="dxa"/>
            <w:tcBorders>
              <w:top w:val="nil"/>
              <w:bottom w:val="nil"/>
            </w:tcBorders>
          </w:tcPr>
          <w:p w14:paraId="27EE12EE" w14:textId="77777777" w:rsidR="00B64A95" w:rsidRDefault="00B64A95" w:rsidP="00516596">
            <w:pPr>
              <w:pStyle w:val="a3"/>
            </w:pPr>
            <w:r>
              <w:rPr>
                <w:rFonts w:hint="eastAsia"/>
              </w:rPr>
              <w:lastRenderedPageBreak/>
              <w:t>TCP</w:t>
            </w:r>
          </w:p>
        </w:tc>
        <w:tc>
          <w:tcPr>
            <w:tcW w:w="4074" w:type="dxa"/>
            <w:tcBorders>
              <w:top w:val="nil"/>
              <w:bottom w:val="nil"/>
            </w:tcBorders>
          </w:tcPr>
          <w:p w14:paraId="735907B4" w14:textId="6DB256A9" w:rsidR="00B64A95" w:rsidRDefault="001E10CE" w:rsidP="001E10CE">
            <w:pPr>
              <w:pStyle w:val="a3"/>
            </w:pPr>
            <w:r w:rsidRPr="001E10CE">
              <w:rPr>
                <w:rFonts w:hint="eastAsia"/>
              </w:rPr>
              <w:t xml:space="preserve">Transmission Control Protocol </w:t>
            </w:r>
          </w:p>
        </w:tc>
        <w:tc>
          <w:tcPr>
            <w:tcW w:w="3172" w:type="dxa"/>
            <w:tcBorders>
              <w:top w:val="nil"/>
              <w:bottom w:val="nil"/>
            </w:tcBorders>
          </w:tcPr>
          <w:p w14:paraId="39897D07" w14:textId="6DB3750C" w:rsidR="00B64A95" w:rsidRDefault="001E10CE" w:rsidP="00516596">
            <w:pPr>
              <w:pStyle w:val="a3"/>
            </w:pPr>
            <w:r w:rsidRPr="001E10CE">
              <w:rPr>
                <w:rFonts w:hint="eastAsia"/>
              </w:rPr>
              <w:t>传输控制协议</w:t>
            </w:r>
          </w:p>
        </w:tc>
      </w:tr>
      <w:tr w:rsidR="00966A66" w14:paraId="53477EC8" w14:textId="77777777" w:rsidTr="00A13AA0">
        <w:trPr>
          <w:jc w:val="center"/>
        </w:trPr>
        <w:tc>
          <w:tcPr>
            <w:tcW w:w="1276" w:type="dxa"/>
            <w:tcBorders>
              <w:top w:val="nil"/>
              <w:bottom w:val="nil"/>
            </w:tcBorders>
          </w:tcPr>
          <w:p w14:paraId="6D57D900" w14:textId="77777777" w:rsidR="00B64A95" w:rsidRDefault="00B64A95" w:rsidP="00516596">
            <w:pPr>
              <w:pStyle w:val="a3"/>
            </w:pPr>
            <w:r>
              <w:rPr>
                <w:rFonts w:hint="eastAsia"/>
              </w:rPr>
              <w:t>UDP</w:t>
            </w:r>
          </w:p>
        </w:tc>
        <w:tc>
          <w:tcPr>
            <w:tcW w:w="4074" w:type="dxa"/>
            <w:tcBorders>
              <w:top w:val="nil"/>
              <w:bottom w:val="nil"/>
            </w:tcBorders>
          </w:tcPr>
          <w:p w14:paraId="5E2CC1DF" w14:textId="36F81EEB" w:rsidR="00B64A95" w:rsidRDefault="001E10CE" w:rsidP="001E10CE">
            <w:pPr>
              <w:pStyle w:val="a3"/>
            </w:pPr>
            <w:r w:rsidRPr="001E10CE">
              <w:rPr>
                <w:rFonts w:hint="eastAsia"/>
              </w:rPr>
              <w:t>User Datagram Protocol</w:t>
            </w:r>
          </w:p>
        </w:tc>
        <w:tc>
          <w:tcPr>
            <w:tcW w:w="3172" w:type="dxa"/>
            <w:tcBorders>
              <w:top w:val="nil"/>
              <w:bottom w:val="nil"/>
            </w:tcBorders>
          </w:tcPr>
          <w:p w14:paraId="76165F00" w14:textId="154E7598" w:rsidR="00B64A95" w:rsidRDefault="001E10CE" w:rsidP="00516596">
            <w:pPr>
              <w:pStyle w:val="a3"/>
            </w:pPr>
            <w:r w:rsidRPr="001E10CE">
              <w:rPr>
                <w:rFonts w:hint="eastAsia"/>
              </w:rPr>
              <w:t>用户数据报协议</w:t>
            </w:r>
          </w:p>
        </w:tc>
      </w:tr>
      <w:tr w:rsidR="00966A66" w14:paraId="3CF47520" w14:textId="77777777" w:rsidTr="00A13AA0">
        <w:trPr>
          <w:jc w:val="center"/>
        </w:trPr>
        <w:tc>
          <w:tcPr>
            <w:tcW w:w="1276" w:type="dxa"/>
            <w:tcBorders>
              <w:top w:val="nil"/>
              <w:bottom w:val="nil"/>
            </w:tcBorders>
          </w:tcPr>
          <w:p w14:paraId="78D79B31" w14:textId="77777777" w:rsidR="00B64A95" w:rsidRDefault="00B64A95" w:rsidP="00516596">
            <w:pPr>
              <w:pStyle w:val="a3"/>
            </w:pPr>
            <w:r>
              <w:rPr>
                <w:rFonts w:hint="eastAsia"/>
              </w:rPr>
              <w:t>UGC</w:t>
            </w:r>
          </w:p>
        </w:tc>
        <w:tc>
          <w:tcPr>
            <w:tcW w:w="4074" w:type="dxa"/>
            <w:tcBorders>
              <w:top w:val="nil"/>
              <w:bottom w:val="nil"/>
            </w:tcBorders>
          </w:tcPr>
          <w:p w14:paraId="02698D28" w14:textId="77777777" w:rsidR="00B64A95" w:rsidRDefault="00B64A95" w:rsidP="002B7F5E">
            <w:pPr>
              <w:pStyle w:val="a3"/>
            </w:pPr>
            <w:r>
              <w:t>User Generated Content</w:t>
            </w:r>
          </w:p>
        </w:tc>
        <w:tc>
          <w:tcPr>
            <w:tcW w:w="3172" w:type="dxa"/>
            <w:tcBorders>
              <w:top w:val="nil"/>
              <w:bottom w:val="nil"/>
            </w:tcBorders>
          </w:tcPr>
          <w:p w14:paraId="2658EFCE" w14:textId="43189B12" w:rsidR="00B64A95" w:rsidRDefault="00294FF0" w:rsidP="00516596">
            <w:pPr>
              <w:pStyle w:val="a3"/>
            </w:pPr>
            <w:r>
              <w:rPr>
                <w:rFonts w:hint="eastAsia"/>
              </w:rPr>
              <w:t>用户生成内容</w:t>
            </w:r>
          </w:p>
        </w:tc>
      </w:tr>
      <w:tr w:rsidR="00966A66" w14:paraId="75B3E61D" w14:textId="77777777" w:rsidTr="00A13AA0">
        <w:trPr>
          <w:jc w:val="center"/>
        </w:trPr>
        <w:tc>
          <w:tcPr>
            <w:tcW w:w="1276" w:type="dxa"/>
            <w:tcBorders>
              <w:top w:val="nil"/>
              <w:bottom w:val="nil"/>
            </w:tcBorders>
          </w:tcPr>
          <w:p w14:paraId="093E1B74" w14:textId="77777777" w:rsidR="00B64A95" w:rsidRDefault="00B64A95" w:rsidP="00516596">
            <w:pPr>
              <w:pStyle w:val="a3"/>
            </w:pPr>
            <w:r>
              <w:rPr>
                <w:rFonts w:hint="eastAsia"/>
              </w:rPr>
              <w:t>URI</w:t>
            </w:r>
          </w:p>
        </w:tc>
        <w:tc>
          <w:tcPr>
            <w:tcW w:w="4074" w:type="dxa"/>
            <w:tcBorders>
              <w:top w:val="nil"/>
              <w:bottom w:val="nil"/>
            </w:tcBorders>
          </w:tcPr>
          <w:p w14:paraId="2EAFE7EA" w14:textId="456C105C" w:rsidR="00B64A95" w:rsidRDefault="00B76E22" w:rsidP="00516596">
            <w:pPr>
              <w:pStyle w:val="a3"/>
            </w:pPr>
            <w:r w:rsidRPr="00B76E22">
              <w:rPr>
                <w:rFonts w:hint="eastAsia"/>
              </w:rPr>
              <w:t>Uniform Resource Identifier</w:t>
            </w:r>
          </w:p>
        </w:tc>
        <w:tc>
          <w:tcPr>
            <w:tcW w:w="3172" w:type="dxa"/>
            <w:tcBorders>
              <w:top w:val="nil"/>
              <w:bottom w:val="nil"/>
            </w:tcBorders>
          </w:tcPr>
          <w:p w14:paraId="2D60CD62" w14:textId="5F7FD06F" w:rsidR="00B64A95" w:rsidRDefault="00B76E22" w:rsidP="00516596">
            <w:pPr>
              <w:pStyle w:val="a3"/>
            </w:pPr>
            <w:r w:rsidRPr="00B76E22">
              <w:rPr>
                <w:rFonts w:hint="eastAsia"/>
              </w:rPr>
              <w:t>统一资源标识符</w:t>
            </w:r>
          </w:p>
        </w:tc>
      </w:tr>
      <w:tr w:rsidR="00966A66" w14:paraId="7A67C278" w14:textId="77777777" w:rsidTr="00A13AA0">
        <w:trPr>
          <w:jc w:val="center"/>
        </w:trPr>
        <w:tc>
          <w:tcPr>
            <w:tcW w:w="1276" w:type="dxa"/>
            <w:tcBorders>
              <w:top w:val="nil"/>
              <w:bottom w:val="nil"/>
            </w:tcBorders>
          </w:tcPr>
          <w:p w14:paraId="118FEB9C" w14:textId="77777777" w:rsidR="00B64A95" w:rsidRDefault="00B64A95" w:rsidP="00516596">
            <w:pPr>
              <w:pStyle w:val="a3"/>
            </w:pPr>
            <w:r>
              <w:rPr>
                <w:rFonts w:hint="eastAsia"/>
              </w:rPr>
              <w:t>URL</w:t>
            </w:r>
          </w:p>
        </w:tc>
        <w:tc>
          <w:tcPr>
            <w:tcW w:w="4074" w:type="dxa"/>
            <w:tcBorders>
              <w:top w:val="nil"/>
              <w:bottom w:val="nil"/>
            </w:tcBorders>
          </w:tcPr>
          <w:p w14:paraId="594E89ED" w14:textId="22CF1654" w:rsidR="00B64A95" w:rsidRDefault="00B76E22" w:rsidP="00B76E22">
            <w:pPr>
              <w:pStyle w:val="a3"/>
            </w:pPr>
            <w:r>
              <w:rPr>
                <w:rFonts w:hint="eastAsia"/>
              </w:rPr>
              <w:t>Uniform Resource Locator</w:t>
            </w:r>
          </w:p>
        </w:tc>
        <w:tc>
          <w:tcPr>
            <w:tcW w:w="3172" w:type="dxa"/>
            <w:tcBorders>
              <w:top w:val="nil"/>
              <w:bottom w:val="nil"/>
            </w:tcBorders>
          </w:tcPr>
          <w:p w14:paraId="350E232A" w14:textId="2593171A" w:rsidR="00B64A95" w:rsidRDefault="00B76E22" w:rsidP="00516596">
            <w:pPr>
              <w:pStyle w:val="a3"/>
            </w:pPr>
            <w:r w:rsidRPr="00B76E22">
              <w:rPr>
                <w:rFonts w:hint="eastAsia"/>
              </w:rPr>
              <w:t>统一资源定位符</w:t>
            </w:r>
          </w:p>
        </w:tc>
      </w:tr>
      <w:tr w:rsidR="00966A66" w14:paraId="657035C8" w14:textId="77777777" w:rsidTr="00A13AA0">
        <w:trPr>
          <w:jc w:val="center"/>
        </w:trPr>
        <w:tc>
          <w:tcPr>
            <w:tcW w:w="1276" w:type="dxa"/>
            <w:tcBorders>
              <w:top w:val="nil"/>
            </w:tcBorders>
          </w:tcPr>
          <w:p w14:paraId="799C68FB" w14:textId="77777777" w:rsidR="00B64A95" w:rsidRDefault="00B64A95" w:rsidP="00516596">
            <w:pPr>
              <w:pStyle w:val="a3"/>
            </w:pPr>
            <w:r>
              <w:rPr>
                <w:rFonts w:hint="eastAsia"/>
              </w:rPr>
              <w:t>UTC</w:t>
            </w:r>
          </w:p>
        </w:tc>
        <w:tc>
          <w:tcPr>
            <w:tcW w:w="4074" w:type="dxa"/>
            <w:tcBorders>
              <w:top w:val="nil"/>
            </w:tcBorders>
          </w:tcPr>
          <w:p w14:paraId="00745AE6" w14:textId="353B99EE" w:rsidR="00B64A95" w:rsidRDefault="00B76E22" w:rsidP="001D250F">
            <w:pPr>
              <w:pStyle w:val="a3"/>
            </w:pPr>
            <w:r w:rsidRPr="00B76E22">
              <w:t>Coordinated Universal Time</w:t>
            </w:r>
          </w:p>
        </w:tc>
        <w:tc>
          <w:tcPr>
            <w:tcW w:w="3172" w:type="dxa"/>
            <w:tcBorders>
              <w:top w:val="nil"/>
            </w:tcBorders>
          </w:tcPr>
          <w:p w14:paraId="0ACFEAD2" w14:textId="1B7493AF" w:rsidR="00B64A95" w:rsidRDefault="00B76E22" w:rsidP="00516596">
            <w:pPr>
              <w:pStyle w:val="a3"/>
            </w:pPr>
            <w:r>
              <w:rPr>
                <w:rFonts w:hint="eastAsia"/>
              </w:rPr>
              <w:t>国际协调时间</w:t>
            </w:r>
          </w:p>
        </w:tc>
      </w:tr>
    </w:tbl>
    <w:p w14:paraId="693E72B0" w14:textId="5FECB982" w:rsidR="00516596" w:rsidRDefault="00516596" w:rsidP="002526E0">
      <w:pPr>
        <w:pStyle w:val="a3"/>
        <w:tabs>
          <w:tab w:val="left" w:pos="1363"/>
        </w:tabs>
      </w:pPr>
    </w:p>
    <w:p w14:paraId="17959F46" w14:textId="00B29049" w:rsidR="002526E0" w:rsidRDefault="002526E0">
      <w:pPr>
        <w:widowControl/>
        <w:jc w:val="left"/>
        <w:rPr>
          <w:rFonts w:ascii="Times New Roman" w:eastAsia="宋体" w:hAnsi="Times New Roman"/>
          <w:sz w:val="24"/>
        </w:rPr>
      </w:pPr>
      <w:r>
        <w:br w:type="page"/>
      </w:r>
    </w:p>
    <w:p w14:paraId="620BFB3F" w14:textId="52188BD4" w:rsidR="002526E0" w:rsidRDefault="002526E0" w:rsidP="002526E0">
      <w:pPr>
        <w:pStyle w:val="-"/>
        <w:numPr>
          <w:ilvl w:val="0"/>
          <w:numId w:val="0"/>
        </w:numPr>
        <w:spacing w:before="312" w:after="624"/>
        <w:rPr>
          <w:rFonts w:hint="eastAsia"/>
        </w:rPr>
      </w:pPr>
      <w:r>
        <w:rPr>
          <w:rFonts w:hint="eastAsia"/>
        </w:rPr>
        <w:lastRenderedPageBreak/>
        <w:t>致谢</w:t>
      </w:r>
    </w:p>
    <w:p w14:paraId="09060695" w14:textId="77777777" w:rsidR="00870D83" w:rsidRPr="00870D83" w:rsidRDefault="00870D83" w:rsidP="00870D83">
      <w:pPr>
        <w:pStyle w:val="a3"/>
        <w:rPr>
          <w:rFonts w:hint="eastAsia"/>
        </w:rPr>
      </w:pPr>
    </w:p>
    <w:p w14:paraId="4264F301" w14:textId="77777777" w:rsidR="002526E0" w:rsidRDefault="002526E0" w:rsidP="002526E0">
      <w:pPr>
        <w:pStyle w:val="a3"/>
        <w:tabs>
          <w:tab w:val="left" w:pos="1363"/>
        </w:tabs>
        <w:rPr>
          <w:rFonts w:hint="eastAsia"/>
        </w:rPr>
      </w:pPr>
    </w:p>
    <w:p w14:paraId="3532E19B" w14:textId="77777777" w:rsidR="00134466" w:rsidRDefault="00134466" w:rsidP="002526E0">
      <w:pPr>
        <w:pStyle w:val="a3"/>
        <w:tabs>
          <w:tab w:val="left" w:pos="1363"/>
        </w:tabs>
        <w:rPr>
          <w:rFonts w:hint="eastAsia"/>
        </w:rPr>
      </w:pPr>
    </w:p>
    <w:p w14:paraId="7C05BAD1" w14:textId="02DCD705" w:rsidR="00134466" w:rsidRDefault="00134466">
      <w:pPr>
        <w:widowControl/>
        <w:jc w:val="left"/>
        <w:rPr>
          <w:rFonts w:ascii="Times New Roman" w:eastAsia="宋体" w:hAnsi="Times New Roman"/>
          <w:sz w:val="24"/>
        </w:rPr>
      </w:pPr>
      <w:r>
        <w:br w:type="page"/>
      </w:r>
    </w:p>
    <w:p w14:paraId="6D318E4A" w14:textId="4DFC07C5" w:rsidR="00134466" w:rsidRDefault="002C48BF" w:rsidP="00134466">
      <w:pPr>
        <w:pStyle w:val="-"/>
        <w:numPr>
          <w:ilvl w:val="0"/>
          <w:numId w:val="0"/>
        </w:numPr>
        <w:spacing w:before="312" w:after="624"/>
        <w:rPr>
          <w:rFonts w:hint="eastAsia"/>
        </w:rPr>
      </w:pPr>
      <w:r w:rsidRPr="002C48BF">
        <w:rPr>
          <w:rFonts w:hint="eastAsia"/>
        </w:rPr>
        <w:lastRenderedPageBreak/>
        <w:t>攻读学位期间发表的学术论文目录</w:t>
      </w:r>
    </w:p>
    <w:p w14:paraId="58C2FCC3" w14:textId="77777777" w:rsidR="002C48BF" w:rsidRPr="002C48BF" w:rsidRDefault="002C48BF" w:rsidP="002C48BF">
      <w:pPr>
        <w:pStyle w:val="a3"/>
        <w:rPr>
          <w:rFonts w:hint="eastAsia"/>
        </w:rPr>
      </w:pPr>
      <w:bookmarkStart w:id="0" w:name="_GoBack"/>
      <w:bookmarkEnd w:id="0"/>
    </w:p>
    <w:p w14:paraId="35CB44BB" w14:textId="77777777" w:rsidR="002526E0" w:rsidRPr="00516596" w:rsidRDefault="002526E0" w:rsidP="002526E0">
      <w:pPr>
        <w:pStyle w:val="a3"/>
        <w:tabs>
          <w:tab w:val="left" w:pos="1363"/>
        </w:tabs>
      </w:pPr>
    </w:p>
    <w:p w14:paraId="48F317EA" w14:textId="3C8518F3" w:rsidR="00C16E94" w:rsidRPr="00AF321F" w:rsidRDefault="00C16E94" w:rsidP="00A13AA0">
      <w:pPr>
        <w:pStyle w:val="a3"/>
        <w:jc w:val="center"/>
      </w:pPr>
    </w:p>
    <w:sectPr w:rsidR="00C16E94" w:rsidRPr="00AF321F" w:rsidSect="008F0DF1">
      <w:footerReference w:type="default" r:id="rId10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C1FF1C" w14:textId="77777777" w:rsidR="00802834" w:rsidRDefault="00802834" w:rsidP="00DF015F">
      <w:r>
        <w:separator/>
      </w:r>
    </w:p>
  </w:endnote>
  <w:endnote w:type="continuationSeparator" w:id="0">
    <w:p w14:paraId="37777FC4" w14:textId="77777777" w:rsidR="00802834" w:rsidRDefault="00802834"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080E0000" w:usb2="00000010"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6C548" w14:textId="77777777" w:rsidR="00134466" w:rsidRDefault="00134466" w:rsidP="00581291">
    <w:pPr>
      <w:pStyle w:val="ae"/>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end"/>
    </w:r>
  </w:p>
  <w:p w14:paraId="5891751D" w14:textId="77777777" w:rsidR="00134466" w:rsidRDefault="00134466">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134466" w:rsidRPr="00B75A58" w:rsidRDefault="00134466"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2C48BF">
      <w:rPr>
        <w:rStyle w:val="af0"/>
        <w:rFonts w:ascii="Times New Roman" w:eastAsia="宋体" w:hAnsi="Times New Roman"/>
        <w:noProof/>
        <w:sz w:val="21"/>
      </w:rPr>
      <w:t>137</w:t>
    </w:r>
    <w:r w:rsidRPr="00B75A58">
      <w:rPr>
        <w:rStyle w:val="af0"/>
        <w:rFonts w:ascii="Times New Roman" w:eastAsia="宋体" w:hAnsi="Times New Roman"/>
        <w:sz w:val="21"/>
      </w:rPr>
      <w:fldChar w:fldCharType="end"/>
    </w:r>
  </w:p>
  <w:p w14:paraId="3ED778E0" w14:textId="77777777" w:rsidR="00134466" w:rsidRDefault="00134466">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43FE18" w14:textId="77777777" w:rsidR="00802834" w:rsidRDefault="00802834" w:rsidP="00DF015F">
      <w:r>
        <w:separator/>
      </w:r>
    </w:p>
  </w:footnote>
  <w:footnote w:type="continuationSeparator" w:id="0">
    <w:p w14:paraId="1A4B39EF" w14:textId="77777777" w:rsidR="00802834" w:rsidRDefault="00802834" w:rsidP="00DF01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bordersDoNotSurroundHeader/>
  <w:bordersDoNotSurroundFooter/>
  <w:hideSpellingError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937"/>
    <w:rsid w:val="00020EDF"/>
    <w:rsid w:val="000212CA"/>
    <w:rsid w:val="00021306"/>
    <w:rsid w:val="0002184F"/>
    <w:rsid w:val="00021A7A"/>
    <w:rsid w:val="00021C2D"/>
    <w:rsid w:val="00021C9D"/>
    <w:rsid w:val="00021D42"/>
    <w:rsid w:val="000222F3"/>
    <w:rsid w:val="000225A8"/>
    <w:rsid w:val="000227B7"/>
    <w:rsid w:val="00022B7F"/>
    <w:rsid w:val="000230F2"/>
    <w:rsid w:val="0002319C"/>
    <w:rsid w:val="00023424"/>
    <w:rsid w:val="00023639"/>
    <w:rsid w:val="00023A83"/>
    <w:rsid w:val="00023ACE"/>
    <w:rsid w:val="000243ED"/>
    <w:rsid w:val="00024D76"/>
    <w:rsid w:val="00024F3A"/>
    <w:rsid w:val="00025813"/>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909"/>
    <w:rsid w:val="00040EA4"/>
    <w:rsid w:val="00041BE9"/>
    <w:rsid w:val="00041E7C"/>
    <w:rsid w:val="0004235D"/>
    <w:rsid w:val="000423CE"/>
    <w:rsid w:val="000427FC"/>
    <w:rsid w:val="00042F26"/>
    <w:rsid w:val="00043857"/>
    <w:rsid w:val="00044754"/>
    <w:rsid w:val="00044AA4"/>
    <w:rsid w:val="00044B14"/>
    <w:rsid w:val="00044F70"/>
    <w:rsid w:val="0004566B"/>
    <w:rsid w:val="0004677D"/>
    <w:rsid w:val="000467DD"/>
    <w:rsid w:val="00046899"/>
    <w:rsid w:val="0004692D"/>
    <w:rsid w:val="00046DA7"/>
    <w:rsid w:val="0004706B"/>
    <w:rsid w:val="000471D3"/>
    <w:rsid w:val="00047E0C"/>
    <w:rsid w:val="000501AF"/>
    <w:rsid w:val="000505C6"/>
    <w:rsid w:val="00050C40"/>
    <w:rsid w:val="00051064"/>
    <w:rsid w:val="0005142F"/>
    <w:rsid w:val="00051673"/>
    <w:rsid w:val="000520F8"/>
    <w:rsid w:val="000521CA"/>
    <w:rsid w:val="000533F1"/>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4FE"/>
    <w:rsid w:val="00062590"/>
    <w:rsid w:val="0006289A"/>
    <w:rsid w:val="0006357B"/>
    <w:rsid w:val="00063620"/>
    <w:rsid w:val="00063998"/>
    <w:rsid w:val="00063C5A"/>
    <w:rsid w:val="00063CA8"/>
    <w:rsid w:val="00064583"/>
    <w:rsid w:val="000645FD"/>
    <w:rsid w:val="00064776"/>
    <w:rsid w:val="00064B49"/>
    <w:rsid w:val="00064EC3"/>
    <w:rsid w:val="000654BB"/>
    <w:rsid w:val="00065E7C"/>
    <w:rsid w:val="0006618C"/>
    <w:rsid w:val="000665D1"/>
    <w:rsid w:val="00066C1D"/>
    <w:rsid w:val="00066DF1"/>
    <w:rsid w:val="0006703F"/>
    <w:rsid w:val="00067AF7"/>
    <w:rsid w:val="00067B61"/>
    <w:rsid w:val="00067CBE"/>
    <w:rsid w:val="000705E7"/>
    <w:rsid w:val="00070674"/>
    <w:rsid w:val="000712A0"/>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948"/>
    <w:rsid w:val="000779C5"/>
    <w:rsid w:val="00077DE1"/>
    <w:rsid w:val="00077F42"/>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F04"/>
    <w:rsid w:val="00087118"/>
    <w:rsid w:val="0008735A"/>
    <w:rsid w:val="00087720"/>
    <w:rsid w:val="00087DBF"/>
    <w:rsid w:val="00090620"/>
    <w:rsid w:val="000910C2"/>
    <w:rsid w:val="000911E8"/>
    <w:rsid w:val="00091C4B"/>
    <w:rsid w:val="0009338A"/>
    <w:rsid w:val="000934EA"/>
    <w:rsid w:val="00093CB8"/>
    <w:rsid w:val="000943A4"/>
    <w:rsid w:val="0009470A"/>
    <w:rsid w:val="00094C83"/>
    <w:rsid w:val="00094E21"/>
    <w:rsid w:val="00094FC9"/>
    <w:rsid w:val="000955D4"/>
    <w:rsid w:val="00095DF0"/>
    <w:rsid w:val="00096AF6"/>
    <w:rsid w:val="00097290"/>
    <w:rsid w:val="00097418"/>
    <w:rsid w:val="000976D6"/>
    <w:rsid w:val="00097DD0"/>
    <w:rsid w:val="00097DF2"/>
    <w:rsid w:val="000A02F7"/>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188D"/>
    <w:rsid w:val="000C1AEF"/>
    <w:rsid w:val="000C23E2"/>
    <w:rsid w:val="000C2DAB"/>
    <w:rsid w:val="000C2F5F"/>
    <w:rsid w:val="000C308F"/>
    <w:rsid w:val="000C3444"/>
    <w:rsid w:val="000C4165"/>
    <w:rsid w:val="000C4742"/>
    <w:rsid w:val="000C48E1"/>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0EAE"/>
    <w:rsid w:val="000D134C"/>
    <w:rsid w:val="000D15C6"/>
    <w:rsid w:val="000D19A4"/>
    <w:rsid w:val="000D1A8B"/>
    <w:rsid w:val="000D1C65"/>
    <w:rsid w:val="000D205F"/>
    <w:rsid w:val="000D27E7"/>
    <w:rsid w:val="000D27F7"/>
    <w:rsid w:val="000D2B6C"/>
    <w:rsid w:val="000D384C"/>
    <w:rsid w:val="000D39EF"/>
    <w:rsid w:val="000D3A4D"/>
    <w:rsid w:val="000D3B85"/>
    <w:rsid w:val="000D3D17"/>
    <w:rsid w:val="000D3D1D"/>
    <w:rsid w:val="000D4039"/>
    <w:rsid w:val="000D4F86"/>
    <w:rsid w:val="000D4FF2"/>
    <w:rsid w:val="000D5143"/>
    <w:rsid w:val="000D5204"/>
    <w:rsid w:val="000D5EDC"/>
    <w:rsid w:val="000D61D9"/>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ACA"/>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3328"/>
    <w:rsid w:val="001047E0"/>
    <w:rsid w:val="0010496D"/>
    <w:rsid w:val="00104E6B"/>
    <w:rsid w:val="00105012"/>
    <w:rsid w:val="001050A0"/>
    <w:rsid w:val="001052B9"/>
    <w:rsid w:val="00105455"/>
    <w:rsid w:val="00105B22"/>
    <w:rsid w:val="00105BF8"/>
    <w:rsid w:val="00105D0B"/>
    <w:rsid w:val="0010605B"/>
    <w:rsid w:val="0010672A"/>
    <w:rsid w:val="00106CD9"/>
    <w:rsid w:val="00107039"/>
    <w:rsid w:val="00107676"/>
    <w:rsid w:val="001078AC"/>
    <w:rsid w:val="00110FA2"/>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73D"/>
    <w:rsid w:val="00122919"/>
    <w:rsid w:val="00122B4D"/>
    <w:rsid w:val="00123675"/>
    <w:rsid w:val="00123AD6"/>
    <w:rsid w:val="00123DAA"/>
    <w:rsid w:val="00124838"/>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9C1"/>
    <w:rsid w:val="00134BF3"/>
    <w:rsid w:val="00135000"/>
    <w:rsid w:val="001350E6"/>
    <w:rsid w:val="001355AD"/>
    <w:rsid w:val="00136398"/>
    <w:rsid w:val="001367FB"/>
    <w:rsid w:val="00136937"/>
    <w:rsid w:val="0013731B"/>
    <w:rsid w:val="00137580"/>
    <w:rsid w:val="00137A0A"/>
    <w:rsid w:val="00137D2E"/>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F37"/>
    <w:rsid w:val="0014303C"/>
    <w:rsid w:val="00143153"/>
    <w:rsid w:val="0014327A"/>
    <w:rsid w:val="00143712"/>
    <w:rsid w:val="00143C35"/>
    <w:rsid w:val="00143FA7"/>
    <w:rsid w:val="001446C7"/>
    <w:rsid w:val="00144BE2"/>
    <w:rsid w:val="00144CE2"/>
    <w:rsid w:val="0014575A"/>
    <w:rsid w:val="001465B3"/>
    <w:rsid w:val="001466CD"/>
    <w:rsid w:val="00146A57"/>
    <w:rsid w:val="00146FA2"/>
    <w:rsid w:val="0014702A"/>
    <w:rsid w:val="00147085"/>
    <w:rsid w:val="001472A9"/>
    <w:rsid w:val="00150C2B"/>
    <w:rsid w:val="0015182B"/>
    <w:rsid w:val="00152276"/>
    <w:rsid w:val="001524D8"/>
    <w:rsid w:val="00152C7F"/>
    <w:rsid w:val="001532AC"/>
    <w:rsid w:val="001535A2"/>
    <w:rsid w:val="00153A08"/>
    <w:rsid w:val="00153DF7"/>
    <w:rsid w:val="0015434A"/>
    <w:rsid w:val="00154E3C"/>
    <w:rsid w:val="001553BE"/>
    <w:rsid w:val="00155FB2"/>
    <w:rsid w:val="00156BAF"/>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0AA5"/>
    <w:rsid w:val="001B14AC"/>
    <w:rsid w:val="001B1666"/>
    <w:rsid w:val="001B187F"/>
    <w:rsid w:val="001B2828"/>
    <w:rsid w:val="001B2EEE"/>
    <w:rsid w:val="001B31F6"/>
    <w:rsid w:val="001B34F8"/>
    <w:rsid w:val="001B427B"/>
    <w:rsid w:val="001B44C1"/>
    <w:rsid w:val="001B5ABB"/>
    <w:rsid w:val="001B613A"/>
    <w:rsid w:val="001C013A"/>
    <w:rsid w:val="001C0A71"/>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77D"/>
    <w:rsid w:val="001E3B15"/>
    <w:rsid w:val="001E44CD"/>
    <w:rsid w:val="001E4C94"/>
    <w:rsid w:val="001E5D70"/>
    <w:rsid w:val="001E67FD"/>
    <w:rsid w:val="001E7193"/>
    <w:rsid w:val="001E7389"/>
    <w:rsid w:val="001E75FF"/>
    <w:rsid w:val="001E7828"/>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7EA"/>
    <w:rsid w:val="001F6CA9"/>
    <w:rsid w:val="001F7EC2"/>
    <w:rsid w:val="0020087F"/>
    <w:rsid w:val="00201060"/>
    <w:rsid w:val="00201193"/>
    <w:rsid w:val="00202186"/>
    <w:rsid w:val="0020297E"/>
    <w:rsid w:val="00202FE0"/>
    <w:rsid w:val="00203094"/>
    <w:rsid w:val="002030AC"/>
    <w:rsid w:val="002035C2"/>
    <w:rsid w:val="00203E1A"/>
    <w:rsid w:val="00204DD1"/>
    <w:rsid w:val="00205387"/>
    <w:rsid w:val="002054A3"/>
    <w:rsid w:val="00205905"/>
    <w:rsid w:val="00205B52"/>
    <w:rsid w:val="00206369"/>
    <w:rsid w:val="00206AF2"/>
    <w:rsid w:val="00207932"/>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226"/>
    <w:rsid w:val="0029372B"/>
    <w:rsid w:val="00294A3B"/>
    <w:rsid w:val="00294AA4"/>
    <w:rsid w:val="00294C35"/>
    <w:rsid w:val="00294DAC"/>
    <w:rsid w:val="00294FF0"/>
    <w:rsid w:val="00295188"/>
    <w:rsid w:val="00295298"/>
    <w:rsid w:val="0029560F"/>
    <w:rsid w:val="0029565B"/>
    <w:rsid w:val="0029588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D0"/>
    <w:rsid w:val="002B0160"/>
    <w:rsid w:val="002B04C2"/>
    <w:rsid w:val="002B0573"/>
    <w:rsid w:val="002B0904"/>
    <w:rsid w:val="002B0D05"/>
    <w:rsid w:val="002B1969"/>
    <w:rsid w:val="002B232C"/>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187"/>
    <w:rsid w:val="002C4821"/>
    <w:rsid w:val="002C483B"/>
    <w:rsid w:val="002C48BF"/>
    <w:rsid w:val="002C4B3C"/>
    <w:rsid w:val="002C4CD0"/>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70F9"/>
    <w:rsid w:val="002D7C10"/>
    <w:rsid w:val="002E06D8"/>
    <w:rsid w:val="002E0B55"/>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81B"/>
    <w:rsid w:val="002E7FC1"/>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AFD"/>
    <w:rsid w:val="002F7054"/>
    <w:rsid w:val="002F713F"/>
    <w:rsid w:val="002F77A4"/>
    <w:rsid w:val="002F7D02"/>
    <w:rsid w:val="002F7D65"/>
    <w:rsid w:val="003002A4"/>
    <w:rsid w:val="003009CA"/>
    <w:rsid w:val="003009EC"/>
    <w:rsid w:val="00300FF6"/>
    <w:rsid w:val="003015F8"/>
    <w:rsid w:val="00301862"/>
    <w:rsid w:val="00301C8C"/>
    <w:rsid w:val="003020C6"/>
    <w:rsid w:val="003025D3"/>
    <w:rsid w:val="003026E7"/>
    <w:rsid w:val="0030282F"/>
    <w:rsid w:val="00302A7F"/>
    <w:rsid w:val="00302BE1"/>
    <w:rsid w:val="00302F7C"/>
    <w:rsid w:val="0030303E"/>
    <w:rsid w:val="00303423"/>
    <w:rsid w:val="00303831"/>
    <w:rsid w:val="0030428A"/>
    <w:rsid w:val="003048F6"/>
    <w:rsid w:val="00304F75"/>
    <w:rsid w:val="00305082"/>
    <w:rsid w:val="00305323"/>
    <w:rsid w:val="00305687"/>
    <w:rsid w:val="00305B64"/>
    <w:rsid w:val="00305D2D"/>
    <w:rsid w:val="00305D82"/>
    <w:rsid w:val="00305E79"/>
    <w:rsid w:val="00305F3C"/>
    <w:rsid w:val="00306434"/>
    <w:rsid w:val="00306827"/>
    <w:rsid w:val="00306B8D"/>
    <w:rsid w:val="00306E36"/>
    <w:rsid w:val="00306F0D"/>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FD"/>
    <w:rsid w:val="00342C83"/>
    <w:rsid w:val="00343083"/>
    <w:rsid w:val="003431C1"/>
    <w:rsid w:val="003433F5"/>
    <w:rsid w:val="003435D2"/>
    <w:rsid w:val="0034371B"/>
    <w:rsid w:val="00343C60"/>
    <w:rsid w:val="00344917"/>
    <w:rsid w:val="003450EB"/>
    <w:rsid w:val="00345434"/>
    <w:rsid w:val="00345AF6"/>
    <w:rsid w:val="00345C51"/>
    <w:rsid w:val="00345D7A"/>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18F1"/>
    <w:rsid w:val="00361A20"/>
    <w:rsid w:val="00362055"/>
    <w:rsid w:val="00362479"/>
    <w:rsid w:val="003627C8"/>
    <w:rsid w:val="00363829"/>
    <w:rsid w:val="003639AF"/>
    <w:rsid w:val="003647C4"/>
    <w:rsid w:val="00364A32"/>
    <w:rsid w:val="00364DF7"/>
    <w:rsid w:val="00365778"/>
    <w:rsid w:val="00365BC2"/>
    <w:rsid w:val="00366C74"/>
    <w:rsid w:val="00366F48"/>
    <w:rsid w:val="003671BF"/>
    <w:rsid w:val="00367380"/>
    <w:rsid w:val="0036786A"/>
    <w:rsid w:val="00367FAB"/>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67B9"/>
    <w:rsid w:val="00376872"/>
    <w:rsid w:val="00376C2F"/>
    <w:rsid w:val="00376D3E"/>
    <w:rsid w:val="00376FF1"/>
    <w:rsid w:val="00377A5A"/>
    <w:rsid w:val="0038005B"/>
    <w:rsid w:val="00380554"/>
    <w:rsid w:val="003807F1"/>
    <w:rsid w:val="003808DA"/>
    <w:rsid w:val="00381008"/>
    <w:rsid w:val="00381C94"/>
    <w:rsid w:val="00382051"/>
    <w:rsid w:val="003821C5"/>
    <w:rsid w:val="0038236F"/>
    <w:rsid w:val="00382897"/>
    <w:rsid w:val="00382F68"/>
    <w:rsid w:val="00382FB2"/>
    <w:rsid w:val="00383376"/>
    <w:rsid w:val="003837F9"/>
    <w:rsid w:val="00383ECD"/>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25A"/>
    <w:rsid w:val="0039229E"/>
    <w:rsid w:val="0039271D"/>
    <w:rsid w:val="00392992"/>
    <w:rsid w:val="003933D7"/>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6E6"/>
    <w:rsid w:val="003C4D7D"/>
    <w:rsid w:val="003C4F80"/>
    <w:rsid w:val="003C538E"/>
    <w:rsid w:val="003C54D8"/>
    <w:rsid w:val="003C5973"/>
    <w:rsid w:val="003C5E3A"/>
    <w:rsid w:val="003C5F10"/>
    <w:rsid w:val="003C5F6C"/>
    <w:rsid w:val="003C71F9"/>
    <w:rsid w:val="003C7878"/>
    <w:rsid w:val="003D0391"/>
    <w:rsid w:val="003D0423"/>
    <w:rsid w:val="003D058C"/>
    <w:rsid w:val="003D06DD"/>
    <w:rsid w:val="003D0848"/>
    <w:rsid w:val="003D096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EDB"/>
    <w:rsid w:val="003E6F90"/>
    <w:rsid w:val="003E7196"/>
    <w:rsid w:val="003F0305"/>
    <w:rsid w:val="003F0442"/>
    <w:rsid w:val="003F09B7"/>
    <w:rsid w:val="003F124E"/>
    <w:rsid w:val="003F1A16"/>
    <w:rsid w:val="003F1DDA"/>
    <w:rsid w:val="003F1FBD"/>
    <w:rsid w:val="003F20F3"/>
    <w:rsid w:val="003F21FC"/>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D61"/>
    <w:rsid w:val="00400FCC"/>
    <w:rsid w:val="004011E6"/>
    <w:rsid w:val="00401458"/>
    <w:rsid w:val="004017D5"/>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B1"/>
    <w:rsid w:val="0042227B"/>
    <w:rsid w:val="004223C5"/>
    <w:rsid w:val="00422701"/>
    <w:rsid w:val="00423192"/>
    <w:rsid w:val="00423299"/>
    <w:rsid w:val="004232F4"/>
    <w:rsid w:val="00423C04"/>
    <w:rsid w:val="00423C4B"/>
    <w:rsid w:val="0042400F"/>
    <w:rsid w:val="00424611"/>
    <w:rsid w:val="00424E1A"/>
    <w:rsid w:val="004250EB"/>
    <w:rsid w:val="0042589F"/>
    <w:rsid w:val="00426207"/>
    <w:rsid w:val="004264AD"/>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285"/>
    <w:rsid w:val="0044245E"/>
    <w:rsid w:val="00442684"/>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210"/>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0DC7"/>
    <w:rsid w:val="00471938"/>
    <w:rsid w:val="00472466"/>
    <w:rsid w:val="00472687"/>
    <w:rsid w:val="0047275E"/>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5342"/>
    <w:rsid w:val="00496182"/>
    <w:rsid w:val="0049657E"/>
    <w:rsid w:val="00496C16"/>
    <w:rsid w:val="004A0A5A"/>
    <w:rsid w:val="004A0B0F"/>
    <w:rsid w:val="004A135E"/>
    <w:rsid w:val="004A1D12"/>
    <w:rsid w:val="004A236D"/>
    <w:rsid w:val="004A2D54"/>
    <w:rsid w:val="004A317C"/>
    <w:rsid w:val="004A336A"/>
    <w:rsid w:val="004A382B"/>
    <w:rsid w:val="004A451E"/>
    <w:rsid w:val="004A4564"/>
    <w:rsid w:val="004A471F"/>
    <w:rsid w:val="004A4D86"/>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441"/>
    <w:rsid w:val="004C6519"/>
    <w:rsid w:val="004C6E95"/>
    <w:rsid w:val="004C7A3C"/>
    <w:rsid w:val="004C7FFE"/>
    <w:rsid w:val="004D0488"/>
    <w:rsid w:val="004D0B34"/>
    <w:rsid w:val="004D0F99"/>
    <w:rsid w:val="004D0FAC"/>
    <w:rsid w:val="004D178A"/>
    <w:rsid w:val="004D1A84"/>
    <w:rsid w:val="004D2AEE"/>
    <w:rsid w:val="004D2D73"/>
    <w:rsid w:val="004D328D"/>
    <w:rsid w:val="004D37B2"/>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10DD"/>
    <w:rsid w:val="004E1A5C"/>
    <w:rsid w:val="004E201A"/>
    <w:rsid w:val="004E2107"/>
    <w:rsid w:val="004E258F"/>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283A"/>
    <w:rsid w:val="004F2F54"/>
    <w:rsid w:val="004F3237"/>
    <w:rsid w:val="004F4529"/>
    <w:rsid w:val="004F47D4"/>
    <w:rsid w:val="004F4E07"/>
    <w:rsid w:val="004F5058"/>
    <w:rsid w:val="004F50F7"/>
    <w:rsid w:val="004F5380"/>
    <w:rsid w:val="004F561F"/>
    <w:rsid w:val="004F5725"/>
    <w:rsid w:val="004F68F6"/>
    <w:rsid w:val="004F69CB"/>
    <w:rsid w:val="004F70D7"/>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E1"/>
    <w:rsid w:val="00511D05"/>
    <w:rsid w:val="0051220B"/>
    <w:rsid w:val="00512AB6"/>
    <w:rsid w:val="00512C97"/>
    <w:rsid w:val="00512E02"/>
    <w:rsid w:val="00512EB5"/>
    <w:rsid w:val="00513A83"/>
    <w:rsid w:val="00513AE0"/>
    <w:rsid w:val="00514141"/>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0F9"/>
    <w:rsid w:val="0056046D"/>
    <w:rsid w:val="00560642"/>
    <w:rsid w:val="00560C9A"/>
    <w:rsid w:val="0056102A"/>
    <w:rsid w:val="005610E7"/>
    <w:rsid w:val="0056114E"/>
    <w:rsid w:val="0056156C"/>
    <w:rsid w:val="00562425"/>
    <w:rsid w:val="005624CF"/>
    <w:rsid w:val="005637AE"/>
    <w:rsid w:val="00563A6D"/>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219B"/>
    <w:rsid w:val="005725C5"/>
    <w:rsid w:val="00572714"/>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A21"/>
    <w:rsid w:val="00591A87"/>
    <w:rsid w:val="00591EE2"/>
    <w:rsid w:val="0059256E"/>
    <w:rsid w:val="00592806"/>
    <w:rsid w:val="00592962"/>
    <w:rsid w:val="00592A5C"/>
    <w:rsid w:val="005931E5"/>
    <w:rsid w:val="00593A8E"/>
    <w:rsid w:val="0059410C"/>
    <w:rsid w:val="005941DF"/>
    <w:rsid w:val="00594443"/>
    <w:rsid w:val="00594B49"/>
    <w:rsid w:val="00594C63"/>
    <w:rsid w:val="00594D49"/>
    <w:rsid w:val="0059566C"/>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3BB"/>
    <w:rsid w:val="005A648F"/>
    <w:rsid w:val="005A6A12"/>
    <w:rsid w:val="005B0359"/>
    <w:rsid w:val="005B0721"/>
    <w:rsid w:val="005B0880"/>
    <w:rsid w:val="005B0BD5"/>
    <w:rsid w:val="005B0F37"/>
    <w:rsid w:val="005B15EB"/>
    <w:rsid w:val="005B1672"/>
    <w:rsid w:val="005B17A7"/>
    <w:rsid w:val="005B1E3D"/>
    <w:rsid w:val="005B253A"/>
    <w:rsid w:val="005B26F9"/>
    <w:rsid w:val="005B2BFF"/>
    <w:rsid w:val="005B2DE8"/>
    <w:rsid w:val="005B3031"/>
    <w:rsid w:val="005B3731"/>
    <w:rsid w:val="005B37E7"/>
    <w:rsid w:val="005B3DA5"/>
    <w:rsid w:val="005B43A5"/>
    <w:rsid w:val="005B459D"/>
    <w:rsid w:val="005B4614"/>
    <w:rsid w:val="005B4E2C"/>
    <w:rsid w:val="005B52AC"/>
    <w:rsid w:val="005B569C"/>
    <w:rsid w:val="005B5E0F"/>
    <w:rsid w:val="005B6165"/>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47B"/>
    <w:rsid w:val="005C2483"/>
    <w:rsid w:val="005C25EA"/>
    <w:rsid w:val="005C2859"/>
    <w:rsid w:val="005C2AC1"/>
    <w:rsid w:val="005C303A"/>
    <w:rsid w:val="005C3408"/>
    <w:rsid w:val="005C3747"/>
    <w:rsid w:val="005C3E60"/>
    <w:rsid w:val="005C3EB9"/>
    <w:rsid w:val="005C43BE"/>
    <w:rsid w:val="005C44A4"/>
    <w:rsid w:val="005C4870"/>
    <w:rsid w:val="005C4E1C"/>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BE6"/>
    <w:rsid w:val="005E2D9E"/>
    <w:rsid w:val="005E3004"/>
    <w:rsid w:val="005E3008"/>
    <w:rsid w:val="005E3998"/>
    <w:rsid w:val="005E41B2"/>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A23"/>
    <w:rsid w:val="005F4B5D"/>
    <w:rsid w:val="005F4BD7"/>
    <w:rsid w:val="005F4DB2"/>
    <w:rsid w:val="005F505C"/>
    <w:rsid w:val="005F5797"/>
    <w:rsid w:val="005F5A76"/>
    <w:rsid w:val="005F5B44"/>
    <w:rsid w:val="005F68AC"/>
    <w:rsid w:val="005F6934"/>
    <w:rsid w:val="005F714F"/>
    <w:rsid w:val="005F75F8"/>
    <w:rsid w:val="005F75FB"/>
    <w:rsid w:val="005F765D"/>
    <w:rsid w:val="005F7B48"/>
    <w:rsid w:val="005F7B71"/>
    <w:rsid w:val="0060098B"/>
    <w:rsid w:val="00600DC7"/>
    <w:rsid w:val="006014BD"/>
    <w:rsid w:val="006017F5"/>
    <w:rsid w:val="00601CE4"/>
    <w:rsid w:val="00601CEA"/>
    <w:rsid w:val="00601E75"/>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79C"/>
    <w:rsid w:val="00612D1B"/>
    <w:rsid w:val="006134DA"/>
    <w:rsid w:val="00614151"/>
    <w:rsid w:val="006145A6"/>
    <w:rsid w:val="006148E2"/>
    <w:rsid w:val="006148E6"/>
    <w:rsid w:val="00615C46"/>
    <w:rsid w:val="00615F54"/>
    <w:rsid w:val="00616688"/>
    <w:rsid w:val="006169D4"/>
    <w:rsid w:val="0061723C"/>
    <w:rsid w:val="00617425"/>
    <w:rsid w:val="0061746E"/>
    <w:rsid w:val="006177F7"/>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E51"/>
    <w:rsid w:val="006253EF"/>
    <w:rsid w:val="006254EF"/>
    <w:rsid w:val="006261F3"/>
    <w:rsid w:val="0062663D"/>
    <w:rsid w:val="00626713"/>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573"/>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95E"/>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C2B"/>
    <w:rsid w:val="00695DDE"/>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806"/>
    <w:rsid w:val="006B4741"/>
    <w:rsid w:val="006B54D9"/>
    <w:rsid w:val="006B54F7"/>
    <w:rsid w:val="006B5674"/>
    <w:rsid w:val="006B5942"/>
    <w:rsid w:val="006B5B05"/>
    <w:rsid w:val="006B5CD1"/>
    <w:rsid w:val="006B5E84"/>
    <w:rsid w:val="006B5ED0"/>
    <w:rsid w:val="006B6F3D"/>
    <w:rsid w:val="006B70B7"/>
    <w:rsid w:val="006B7449"/>
    <w:rsid w:val="006B7FD6"/>
    <w:rsid w:val="006C09F0"/>
    <w:rsid w:val="006C0F13"/>
    <w:rsid w:val="006C1351"/>
    <w:rsid w:val="006C1390"/>
    <w:rsid w:val="006C14D2"/>
    <w:rsid w:val="006C1580"/>
    <w:rsid w:val="006C164F"/>
    <w:rsid w:val="006C1A99"/>
    <w:rsid w:val="006C1FF5"/>
    <w:rsid w:val="006C201A"/>
    <w:rsid w:val="006C2531"/>
    <w:rsid w:val="006C2ACE"/>
    <w:rsid w:val="006C32F4"/>
    <w:rsid w:val="006C3DE4"/>
    <w:rsid w:val="006C4735"/>
    <w:rsid w:val="006C49E3"/>
    <w:rsid w:val="006C5345"/>
    <w:rsid w:val="006C553C"/>
    <w:rsid w:val="006C5EF9"/>
    <w:rsid w:val="006C5FAA"/>
    <w:rsid w:val="006C627A"/>
    <w:rsid w:val="006C7668"/>
    <w:rsid w:val="006C78E2"/>
    <w:rsid w:val="006C7F5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EA7"/>
    <w:rsid w:val="006F3ED3"/>
    <w:rsid w:val="006F45E3"/>
    <w:rsid w:val="006F4867"/>
    <w:rsid w:val="006F4A76"/>
    <w:rsid w:val="006F4DAA"/>
    <w:rsid w:val="006F4DB7"/>
    <w:rsid w:val="006F5460"/>
    <w:rsid w:val="006F5546"/>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451C"/>
    <w:rsid w:val="00724F62"/>
    <w:rsid w:val="00725EC5"/>
    <w:rsid w:val="00725FCF"/>
    <w:rsid w:val="0072648C"/>
    <w:rsid w:val="00726AF6"/>
    <w:rsid w:val="00726D92"/>
    <w:rsid w:val="00726DD4"/>
    <w:rsid w:val="00727387"/>
    <w:rsid w:val="00727B78"/>
    <w:rsid w:val="00730093"/>
    <w:rsid w:val="00730252"/>
    <w:rsid w:val="007302B0"/>
    <w:rsid w:val="00731599"/>
    <w:rsid w:val="007320C2"/>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2B62"/>
    <w:rsid w:val="0074314E"/>
    <w:rsid w:val="007435BB"/>
    <w:rsid w:val="00743970"/>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6034C"/>
    <w:rsid w:val="00760731"/>
    <w:rsid w:val="007610A9"/>
    <w:rsid w:val="00761BE5"/>
    <w:rsid w:val="007620BE"/>
    <w:rsid w:val="007622FC"/>
    <w:rsid w:val="00762374"/>
    <w:rsid w:val="007626FD"/>
    <w:rsid w:val="00762816"/>
    <w:rsid w:val="00762A26"/>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D3"/>
    <w:rsid w:val="00772EC1"/>
    <w:rsid w:val="00772F33"/>
    <w:rsid w:val="00773930"/>
    <w:rsid w:val="00774A44"/>
    <w:rsid w:val="007752DE"/>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2E99"/>
    <w:rsid w:val="00792EDB"/>
    <w:rsid w:val="007937D0"/>
    <w:rsid w:val="0079429B"/>
    <w:rsid w:val="00794345"/>
    <w:rsid w:val="007944A2"/>
    <w:rsid w:val="007949BC"/>
    <w:rsid w:val="00795036"/>
    <w:rsid w:val="00795F85"/>
    <w:rsid w:val="007961B7"/>
    <w:rsid w:val="00796816"/>
    <w:rsid w:val="00796F31"/>
    <w:rsid w:val="007971D7"/>
    <w:rsid w:val="007971ED"/>
    <w:rsid w:val="00797348"/>
    <w:rsid w:val="00797BE2"/>
    <w:rsid w:val="00797E0C"/>
    <w:rsid w:val="00797E27"/>
    <w:rsid w:val="00797F05"/>
    <w:rsid w:val="00797FB4"/>
    <w:rsid w:val="007A025C"/>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6DF"/>
    <w:rsid w:val="007B082F"/>
    <w:rsid w:val="007B0B75"/>
    <w:rsid w:val="007B0CE9"/>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7F7"/>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462B"/>
    <w:rsid w:val="008055F9"/>
    <w:rsid w:val="00805796"/>
    <w:rsid w:val="00805CCC"/>
    <w:rsid w:val="00805E22"/>
    <w:rsid w:val="00805F10"/>
    <w:rsid w:val="008061E2"/>
    <w:rsid w:val="00806811"/>
    <w:rsid w:val="00806A0E"/>
    <w:rsid w:val="00806CB6"/>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5D"/>
    <w:rsid w:val="008216D0"/>
    <w:rsid w:val="00821F08"/>
    <w:rsid w:val="00822CAA"/>
    <w:rsid w:val="00822F2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07A"/>
    <w:rsid w:val="008456B9"/>
    <w:rsid w:val="00845999"/>
    <w:rsid w:val="00845A50"/>
    <w:rsid w:val="00846283"/>
    <w:rsid w:val="00846313"/>
    <w:rsid w:val="0084680A"/>
    <w:rsid w:val="00846898"/>
    <w:rsid w:val="00846FE0"/>
    <w:rsid w:val="00847868"/>
    <w:rsid w:val="008478F4"/>
    <w:rsid w:val="00847E06"/>
    <w:rsid w:val="008507B1"/>
    <w:rsid w:val="00850F92"/>
    <w:rsid w:val="00851A36"/>
    <w:rsid w:val="00851F2F"/>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619A"/>
    <w:rsid w:val="00866417"/>
    <w:rsid w:val="00866868"/>
    <w:rsid w:val="008668F6"/>
    <w:rsid w:val="00866FFD"/>
    <w:rsid w:val="00870523"/>
    <w:rsid w:val="00870B97"/>
    <w:rsid w:val="00870D83"/>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41"/>
    <w:rsid w:val="0087757F"/>
    <w:rsid w:val="00877C92"/>
    <w:rsid w:val="00877EBE"/>
    <w:rsid w:val="00880157"/>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C14"/>
    <w:rsid w:val="008860A1"/>
    <w:rsid w:val="00886275"/>
    <w:rsid w:val="00886A99"/>
    <w:rsid w:val="00887161"/>
    <w:rsid w:val="0088763E"/>
    <w:rsid w:val="00887C22"/>
    <w:rsid w:val="0089060E"/>
    <w:rsid w:val="008909FA"/>
    <w:rsid w:val="00890D86"/>
    <w:rsid w:val="008914D9"/>
    <w:rsid w:val="008916C5"/>
    <w:rsid w:val="00891738"/>
    <w:rsid w:val="00891BFE"/>
    <w:rsid w:val="00891E74"/>
    <w:rsid w:val="0089221E"/>
    <w:rsid w:val="00892543"/>
    <w:rsid w:val="00892615"/>
    <w:rsid w:val="008928E4"/>
    <w:rsid w:val="00892989"/>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5131"/>
    <w:rsid w:val="008D53CA"/>
    <w:rsid w:val="008D53D1"/>
    <w:rsid w:val="008D555D"/>
    <w:rsid w:val="008D65EE"/>
    <w:rsid w:val="008D6E09"/>
    <w:rsid w:val="008D70F9"/>
    <w:rsid w:val="008D7785"/>
    <w:rsid w:val="008D7947"/>
    <w:rsid w:val="008D7A64"/>
    <w:rsid w:val="008D7B41"/>
    <w:rsid w:val="008D7D54"/>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E63"/>
    <w:rsid w:val="00916735"/>
    <w:rsid w:val="00916D7A"/>
    <w:rsid w:val="009171C8"/>
    <w:rsid w:val="00917517"/>
    <w:rsid w:val="00917648"/>
    <w:rsid w:val="009178F9"/>
    <w:rsid w:val="0091791B"/>
    <w:rsid w:val="0092038B"/>
    <w:rsid w:val="00920681"/>
    <w:rsid w:val="0092087A"/>
    <w:rsid w:val="0092106D"/>
    <w:rsid w:val="009214A6"/>
    <w:rsid w:val="0092174F"/>
    <w:rsid w:val="00921AD6"/>
    <w:rsid w:val="00922017"/>
    <w:rsid w:val="00922CFC"/>
    <w:rsid w:val="00922E8B"/>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824"/>
    <w:rsid w:val="00944A51"/>
    <w:rsid w:val="00944D5E"/>
    <w:rsid w:val="00945385"/>
    <w:rsid w:val="00945682"/>
    <w:rsid w:val="00945B44"/>
    <w:rsid w:val="00945DE1"/>
    <w:rsid w:val="00945E71"/>
    <w:rsid w:val="00946060"/>
    <w:rsid w:val="009460C3"/>
    <w:rsid w:val="00946BEA"/>
    <w:rsid w:val="00946D3C"/>
    <w:rsid w:val="009470D6"/>
    <w:rsid w:val="00947758"/>
    <w:rsid w:val="00947AC3"/>
    <w:rsid w:val="00950243"/>
    <w:rsid w:val="00950A08"/>
    <w:rsid w:val="00950D81"/>
    <w:rsid w:val="00950EF8"/>
    <w:rsid w:val="00951202"/>
    <w:rsid w:val="0095139C"/>
    <w:rsid w:val="009518A7"/>
    <w:rsid w:val="00952086"/>
    <w:rsid w:val="0095253B"/>
    <w:rsid w:val="009528F7"/>
    <w:rsid w:val="009536F2"/>
    <w:rsid w:val="00953AC6"/>
    <w:rsid w:val="00953ED7"/>
    <w:rsid w:val="00953F4E"/>
    <w:rsid w:val="009547CE"/>
    <w:rsid w:val="009549A3"/>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B8"/>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B0B"/>
    <w:rsid w:val="009A4DAB"/>
    <w:rsid w:val="009A4DAD"/>
    <w:rsid w:val="009A52F3"/>
    <w:rsid w:val="009A5FFF"/>
    <w:rsid w:val="009A604A"/>
    <w:rsid w:val="009A6777"/>
    <w:rsid w:val="009A6A6B"/>
    <w:rsid w:val="009A7628"/>
    <w:rsid w:val="009B0190"/>
    <w:rsid w:val="009B0473"/>
    <w:rsid w:val="009B0972"/>
    <w:rsid w:val="009B09AC"/>
    <w:rsid w:val="009B1CC2"/>
    <w:rsid w:val="009B22FF"/>
    <w:rsid w:val="009B28F3"/>
    <w:rsid w:val="009B2A5B"/>
    <w:rsid w:val="009B2D54"/>
    <w:rsid w:val="009B2F69"/>
    <w:rsid w:val="009B34F7"/>
    <w:rsid w:val="009B4029"/>
    <w:rsid w:val="009B416C"/>
    <w:rsid w:val="009B427C"/>
    <w:rsid w:val="009B4DA8"/>
    <w:rsid w:val="009B4DBD"/>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C1A"/>
    <w:rsid w:val="009C6E6F"/>
    <w:rsid w:val="009C6F99"/>
    <w:rsid w:val="009C71DE"/>
    <w:rsid w:val="009C7BF9"/>
    <w:rsid w:val="009C7E03"/>
    <w:rsid w:val="009D0692"/>
    <w:rsid w:val="009D1092"/>
    <w:rsid w:val="009D13FF"/>
    <w:rsid w:val="009D20D6"/>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416F"/>
    <w:rsid w:val="009E4262"/>
    <w:rsid w:val="009E4288"/>
    <w:rsid w:val="009E442D"/>
    <w:rsid w:val="009E460D"/>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6A5"/>
    <w:rsid w:val="00A55AAD"/>
    <w:rsid w:val="00A55CD4"/>
    <w:rsid w:val="00A5618C"/>
    <w:rsid w:val="00A5630F"/>
    <w:rsid w:val="00A56743"/>
    <w:rsid w:val="00A56FBF"/>
    <w:rsid w:val="00A57745"/>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5435"/>
    <w:rsid w:val="00A6581F"/>
    <w:rsid w:val="00A65C7A"/>
    <w:rsid w:val="00A66577"/>
    <w:rsid w:val="00A70866"/>
    <w:rsid w:val="00A70BF3"/>
    <w:rsid w:val="00A70DB6"/>
    <w:rsid w:val="00A710C8"/>
    <w:rsid w:val="00A7148F"/>
    <w:rsid w:val="00A72072"/>
    <w:rsid w:val="00A725C9"/>
    <w:rsid w:val="00A72E28"/>
    <w:rsid w:val="00A73279"/>
    <w:rsid w:val="00A73572"/>
    <w:rsid w:val="00A7357C"/>
    <w:rsid w:val="00A735F6"/>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8CE"/>
    <w:rsid w:val="00A849D3"/>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752"/>
    <w:rsid w:val="00A979B9"/>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E43"/>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21D"/>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6F2B"/>
    <w:rsid w:val="00B07517"/>
    <w:rsid w:val="00B077C1"/>
    <w:rsid w:val="00B10197"/>
    <w:rsid w:val="00B102AC"/>
    <w:rsid w:val="00B10B3F"/>
    <w:rsid w:val="00B10E23"/>
    <w:rsid w:val="00B110EA"/>
    <w:rsid w:val="00B11854"/>
    <w:rsid w:val="00B11BA0"/>
    <w:rsid w:val="00B1230F"/>
    <w:rsid w:val="00B12426"/>
    <w:rsid w:val="00B12587"/>
    <w:rsid w:val="00B125B9"/>
    <w:rsid w:val="00B12BA6"/>
    <w:rsid w:val="00B12FF1"/>
    <w:rsid w:val="00B1300C"/>
    <w:rsid w:val="00B13056"/>
    <w:rsid w:val="00B13B05"/>
    <w:rsid w:val="00B14208"/>
    <w:rsid w:val="00B142B2"/>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2C57"/>
    <w:rsid w:val="00B22F7F"/>
    <w:rsid w:val="00B2309F"/>
    <w:rsid w:val="00B23252"/>
    <w:rsid w:val="00B23261"/>
    <w:rsid w:val="00B23450"/>
    <w:rsid w:val="00B2364F"/>
    <w:rsid w:val="00B2384F"/>
    <w:rsid w:val="00B240A9"/>
    <w:rsid w:val="00B2446A"/>
    <w:rsid w:val="00B251F1"/>
    <w:rsid w:val="00B252A3"/>
    <w:rsid w:val="00B254AA"/>
    <w:rsid w:val="00B2594C"/>
    <w:rsid w:val="00B25D62"/>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6455"/>
    <w:rsid w:val="00B4721E"/>
    <w:rsid w:val="00B4735D"/>
    <w:rsid w:val="00B511C4"/>
    <w:rsid w:val="00B5131A"/>
    <w:rsid w:val="00B51544"/>
    <w:rsid w:val="00B51999"/>
    <w:rsid w:val="00B526D7"/>
    <w:rsid w:val="00B527D6"/>
    <w:rsid w:val="00B527FD"/>
    <w:rsid w:val="00B5335D"/>
    <w:rsid w:val="00B536CE"/>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A95"/>
    <w:rsid w:val="00B64BA5"/>
    <w:rsid w:val="00B64CA8"/>
    <w:rsid w:val="00B654F0"/>
    <w:rsid w:val="00B65634"/>
    <w:rsid w:val="00B65D26"/>
    <w:rsid w:val="00B66547"/>
    <w:rsid w:val="00B668D1"/>
    <w:rsid w:val="00B66D8C"/>
    <w:rsid w:val="00B67435"/>
    <w:rsid w:val="00B67B2A"/>
    <w:rsid w:val="00B67B64"/>
    <w:rsid w:val="00B67C0A"/>
    <w:rsid w:val="00B70339"/>
    <w:rsid w:val="00B70483"/>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CFB"/>
    <w:rsid w:val="00B91FDF"/>
    <w:rsid w:val="00B9261C"/>
    <w:rsid w:val="00B92AE9"/>
    <w:rsid w:val="00B92BCA"/>
    <w:rsid w:val="00B92C05"/>
    <w:rsid w:val="00B931C0"/>
    <w:rsid w:val="00B935A7"/>
    <w:rsid w:val="00B93C0C"/>
    <w:rsid w:val="00B94007"/>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B3"/>
    <w:rsid w:val="00B9756D"/>
    <w:rsid w:val="00B976FA"/>
    <w:rsid w:val="00B97F5B"/>
    <w:rsid w:val="00BA070B"/>
    <w:rsid w:val="00BA07A0"/>
    <w:rsid w:val="00BA0814"/>
    <w:rsid w:val="00BA0CD4"/>
    <w:rsid w:val="00BA1052"/>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81"/>
    <w:rsid w:val="00BA56E1"/>
    <w:rsid w:val="00BA5C7D"/>
    <w:rsid w:val="00BA5FC5"/>
    <w:rsid w:val="00BA6988"/>
    <w:rsid w:val="00BA6A7F"/>
    <w:rsid w:val="00BA6D12"/>
    <w:rsid w:val="00BA7845"/>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1990"/>
    <w:rsid w:val="00BD19C9"/>
    <w:rsid w:val="00BD2E49"/>
    <w:rsid w:val="00BD335C"/>
    <w:rsid w:val="00BD34EA"/>
    <w:rsid w:val="00BD3DB5"/>
    <w:rsid w:val="00BD3DE1"/>
    <w:rsid w:val="00BD3F70"/>
    <w:rsid w:val="00BD46F5"/>
    <w:rsid w:val="00BD69FA"/>
    <w:rsid w:val="00BD6C2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5CC6"/>
    <w:rsid w:val="00BF6CAD"/>
    <w:rsid w:val="00BF7E3F"/>
    <w:rsid w:val="00C00CED"/>
    <w:rsid w:val="00C01C88"/>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60D"/>
    <w:rsid w:val="00C10D73"/>
    <w:rsid w:val="00C10FD4"/>
    <w:rsid w:val="00C11207"/>
    <w:rsid w:val="00C12314"/>
    <w:rsid w:val="00C12479"/>
    <w:rsid w:val="00C124D6"/>
    <w:rsid w:val="00C12801"/>
    <w:rsid w:val="00C129C3"/>
    <w:rsid w:val="00C12DD5"/>
    <w:rsid w:val="00C130A8"/>
    <w:rsid w:val="00C13E89"/>
    <w:rsid w:val="00C14289"/>
    <w:rsid w:val="00C1445A"/>
    <w:rsid w:val="00C14845"/>
    <w:rsid w:val="00C14BFF"/>
    <w:rsid w:val="00C15DDA"/>
    <w:rsid w:val="00C160B3"/>
    <w:rsid w:val="00C160D6"/>
    <w:rsid w:val="00C16C1C"/>
    <w:rsid w:val="00C16E7B"/>
    <w:rsid w:val="00C16E94"/>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1AD4"/>
    <w:rsid w:val="00C61BF8"/>
    <w:rsid w:val="00C61D7F"/>
    <w:rsid w:val="00C6314C"/>
    <w:rsid w:val="00C63C27"/>
    <w:rsid w:val="00C645A4"/>
    <w:rsid w:val="00C64753"/>
    <w:rsid w:val="00C64F56"/>
    <w:rsid w:val="00C6568A"/>
    <w:rsid w:val="00C65CAC"/>
    <w:rsid w:val="00C66796"/>
    <w:rsid w:val="00C6692E"/>
    <w:rsid w:val="00C67F86"/>
    <w:rsid w:val="00C70304"/>
    <w:rsid w:val="00C70597"/>
    <w:rsid w:val="00C706D5"/>
    <w:rsid w:val="00C707E7"/>
    <w:rsid w:val="00C70828"/>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12"/>
    <w:rsid w:val="00C75431"/>
    <w:rsid w:val="00C75AA9"/>
    <w:rsid w:val="00C75E4B"/>
    <w:rsid w:val="00C76594"/>
    <w:rsid w:val="00C7674A"/>
    <w:rsid w:val="00C77532"/>
    <w:rsid w:val="00C776F8"/>
    <w:rsid w:val="00C77A3B"/>
    <w:rsid w:val="00C800DC"/>
    <w:rsid w:val="00C8030A"/>
    <w:rsid w:val="00C80361"/>
    <w:rsid w:val="00C80C79"/>
    <w:rsid w:val="00C8172F"/>
    <w:rsid w:val="00C82624"/>
    <w:rsid w:val="00C82883"/>
    <w:rsid w:val="00C82983"/>
    <w:rsid w:val="00C83659"/>
    <w:rsid w:val="00C85073"/>
    <w:rsid w:val="00C852C6"/>
    <w:rsid w:val="00C8597C"/>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BCE"/>
    <w:rsid w:val="00CB4625"/>
    <w:rsid w:val="00CB48B4"/>
    <w:rsid w:val="00CB4D1A"/>
    <w:rsid w:val="00CB4FA0"/>
    <w:rsid w:val="00CB53E6"/>
    <w:rsid w:val="00CB591F"/>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41"/>
    <w:rsid w:val="00CE7FD7"/>
    <w:rsid w:val="00CF01AA"/>
    <w:rsid w:val="00CF075F"/>
    <w:rsid w:val="00CF097C"/>
    <w:rsid w:val="00CF0B41"/>
    <w:rsid w:val="00CF13B9"/>
    <w:rsid w:val="00CF16A5"/>
    <w:rsid w:val="00CF1C77"/>
    <w:rsid w:val="00CF2A09"/>
    <w:rsid w:val="00CF2A4F"/>
    <w:rsid w:val="00CF2AEB"/>
    <w:rsid w:val="00CF34E0"/>
    <w:rsid w:val="00CF37B2"/>
    <w:rsid w:val="00CF3E76"/>
    <w:rsid w:val="00CF4754"/>
    <w:rsid w:val="00CF4967"/>
    <w:rsid w:val="00CF4AF2"/>
    <w:rsid w:val="00CF5253"/>
    <w:rsid w:val="00CF5984"/>
    <w:rsid w:val="00CF5C97"/>
    <w:rsid w:val="00CF6105"/>
    <w:rsid w:val="00CF69F7"/>
    <w:rsid w:val="00CF6BD0"/>
    <w:rsid w:val="00CF7007"/>
    <w:rsid w:val="00CF7735"/>
    <w:rsid w:val="00CF7A30"/>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857"/>
    <w:rsid w:val="00D20F1C"/>
    <w:rsid w:val="00D21266"/>
    <w:rsid w:val="00D22059"/>
    <w:rsid w:val="00D2231A"/>
    <w:rsid w:val="00D229A2"/>
    <w:rsid w:val="00D23C26"/>
    <w:rsid w:val="00D24165"/>
    <w:rsid w:val="00D24296"/>
    <w:rsid w:val="00D24C74"/>
    <w:rsid w:val="00D24D51"/>
    <w:rsid w:val="00D25F89"/>
    <w:rsid w:val="00D2601C"/>
    <w:rsid w:val="00D26966"/>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47BFF"/>
    <w:rsid w:val="00D5008C"/>
    <w:rsid w:val="00D50A9F"/>
    <w:rsid w:val="00D50C41"/>
    <w:rsid w:val="00D50DEA"/>
    <w:rsid w:val="00D511AF"/>
    <w:rsid w:val="00D51EC0"/>
    <w:rsid w:val="00D51EE7"/>
    <w:rsid w:val="00D51F8C"/>
    <w:rsid w:val="00D52536"/>
    <w:rsid w:val="00D52552"/>
    <w:rsid w:val="00D53247"/>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539B"/>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0D7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782"/>
    <w:rsid w:val="00DC4836"/>
    <w:rsid w:val="00DC49CB"/>
    <w:rsid w:val="00DC4B54"/>
    <w:rsid w:val="00DC4B6A"/>
    <w:rsid w:val="00DC5612"/>
    <w:rsid w:val="00DC5776"/>
    <w:rsid w:val="00DC5786"/>
    <w:rsid w:val="00DC5850"/>
    <w:rsid w:val="00DC5A42"/>
    <w:rsid w:val="00DC5A98"/>
    <w:rsid w:val="00DC5DE4"/>
    <w:rsid w:val="00DC5E2C"/>
    <w:rsid w:val="00DC5F28"/>
    <w:rsid w:val="00DC6598"/>
    <w:rsid w:val="00DC6D6D"/>
    <w:rsid w:val="00DC71ED"/>
    <w:rsid w:val="00DC7B90"/>
    <w:rsid w:val="00DC7F2B"/>
    <w:rsid w:val="00DD013F"/>
    <w:rsid w:val="00DD08B1"/>
    <w:rsid w:val="00DD0D3C"/>
    <w:rsid w:val="00DD0E76"/>
    <w:rsid w:val="00DD0F77"/>
    <w:rsid w:val="00DD1191"/>
    <w:rsid w:val="00DD122E"/>
    <w:rsid w:val="00DD1324"/>
    <w:rsid w:val="00DD1447"/>
    <w:rsid w:val="00DD1480"/>
    <w:rsid w:val="00DD20AF"/>
    <w:rsid w:val="00DD20DB"/>
    <w:rsid w:val="00DD2361"/>
    <w:rsid w:val="00DD26C9"/>
    <w:rsid w:val="00DD2D76"/>
    <w:rsid w:val="00DD31FD"/>
    <w:rsid w:val="00DD33BD"/>
    <w:rsid w:val="00DD3463"/>
    <w:rsid w:val="00DD35AE"/>
    <w:rsid w:val="00DD3D7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86"/>
    <w:rsid w:val="00DE5F9A"/>
    <w:rsid w:val="00DE67F6"/>
    <w:rsid w:val="00DE6E21"/>
    <w:rsid w:val="00DE6FAF"/>
    <w:rsid w:val="00DE7246"/>
    <w:rsid w:val="00DE759F"/>
    <w:rsid w:val="00DE75E7"/>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CC2"/>
    <w:rsid w:val="00E01C64"/>
    <w:rsid w:val="00E02269"/>
    <w:rsid w:val="00E024C0"/>
    <w:rsid w:val="00E027E2"/>
    <w:rsid w:val="00E02E0C"/>
    <w:rsid w:val="00E02E1D"/>
    <w:rsid w:val="00E03185"/>
    <w:rsid w:val="00E03576"/>
    <w:rsid w:val="00E04474"/>
    <w:rsid w:val="00E04482"/>
    <w:rsid w:val="00E04887"/>
    <w:rsid w:val="00E05F8E"/>
    <w:rsid w:val="00E0609D"/>
    <w:rsid w:val="00E06739"/>
    <w:rsid w:val="00E06922"/>
    <w:rsid w:val="00E06D45"/>
    <w:rsid w:val="00E06E39"/>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241D"/>
    <w:rsid w:val="00E232EF"/>
    <w:rsid w:val="00E23BFC"/>
    <w:rsid w:val="00E23E31"/>
    <w:rsid w:val="00E243E9"/>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F33"/>
    <w:rsid w:val="00E334A2"/>
    <w:rsid w:val="00E337FF"/>
    <w:rsid w:val="00E3482E"/>
    <w:rsid w:val="00E3582A"/>
    <w:rsid w:val="00E35ACA"/>
    <w:rsid w:val="00E35C6B"/>
    <w:rsid w:val="00E35E18"/>
    <w:rsid w:val="00E35E22"/>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62FE"/>
    <w:rsid w:val="00E663C6"/>
    <w:rsid w:val="00E66A07"/>
    <w:rsid w:val="00E66BA5"/>
    <w:rsid w:val="00E66F2B"/>
    <w:rsid w:val="00E6726B"/>
    <w:rsid w:val="00E67314"/>
    <w:rsid w:val="00E67C02"/>
    <w:rsid w:val="00E67F8B"/>
    <w:rsid w:val="00E70BF5"/>
    <w:rsid w:val="00E70EDD"/>
    <w:rsid w:val="00E713C8"/>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444F"/>
    <w:rsid w:val="00ED507F"/>
    <w:rsid w:val="00ED5379"/>
    <w:rsid w:val="00ED5628"/>
    <w:rsid w:val="00ED5FA0"/>
    <w:rsid w:val="00ED68AB"/>
    <w:rsid w:val="00ED6A76"/>
    <w:rsid w:val="00ED6AEE"/>
    <w:rsid w:val="00ED749B"/>
    <w:rsid w:val="00ED75EF"/>
    <w:rsid w:val="00ED7748"/>
    <w:rsid w:val="00ED7A86"/>
    <w:rsid w:val="00EE0996"/>
    <w:rsid w:val="00EE158A"/>
    <w:rsid w:val="00EE19DF"/>
    <w:rsid w:val="00EE1BC4"/>
    <w:rsid w:val="00EE1E96"/>
    <w:rsid w:val="00EE23BB"/>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C72"/>
    <w:rsid w:val="00EF4FA8"/>
    <w:rsid w:val="00EF5382"/>
    <w:rsid w:val="00EF5B5D"/>
    <w:rsid w:val="00EF6977"/>
    <w:rsid w:val="00EF6991"/>
    <w:rsid w:val="00EF7686"/>
    <w:rsid w:val="00EF79EA"/>
    <w:rsid w:val="00EF7A31"/>
    <w:rsid w:val="00F01200"/>
    <w:rsid w:val="00F016EC"/>
    <w:rsid w:val="00F01B91"/>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0AEC"/>
    <w:rsid w:val="00F32BC0"/>
    <w:rsid w:val="00F32E95"/>
    <w:rsid w:val="00F33552"/>
    <w:rsid w:val="00F335DD"/>
    <w:rsid w:val="00F338FF"/>
    <w:rsid w:val="00F33DDF"/>
    <w:rsid w:val="00F34758"/>
    <w:rsid w:val="00F34F0B"/>
    <w:rsid w:val="00F359DE"/>
    <w:rsid w:val="00F35A8E"/>
    <w:rsid w:val="00F35C97"/>
    <w:rsid w:val="00F35CFA"/>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1D77"/>
    <w:rsid w:val="00F81EAB"/>
    <w:rsid w:val="00F8276F"/>
    <w:rsid w:val="00F82F9D"/>
    <w:rsid w:val="00F82FAC"/>
    <w:rsid w:val="00F83636"/>
    <w:rsid w:val="00F84205"/>
    <w:rsid w:val="00F84B99"/>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AAA"/>
    <w:rsid w:val="00F93DAE"/>
    <w:rsid w:val="00F942BF"/>
    <w:rsid w:val="00F94C63"/>
    <w:rsid w:val="00F94D7A"/>
    <w:rsid w:val="00F94E7C"/>
    <w:rsid w:val="00F955A0"/>
    <w:rsid w:val="00F95647"/>
    <w:rsid w:val="00F96313"/>
    <w:rsid w:val="00F96B4B"/>
    <w:rsid w:val="00F96B9E"/>
    <w:rsid w:val="00F96E69"/>
    <w:rsid w:val="00FA02CB"/>
    <w:rsid w:val="00FA0891"/>
    <w:rsid w:val="00FA08EC"/>
    <w:rsid w:val="00FA0E2F"/>
    <w:rsid w:val="00FA11C0"/>
    <w:rsid w:val="00FA19C9"/>
    <w:rsid w:val="00FA1DA7"/>
    <w:rsid w:val="00FA236B"/>
    <w:rsid w:val="00FA23FE"/>
    <w:rsid w:val="00FA270B"/>
    <w:rsid w:val="00FA2CDD"/>
    <w:rsid w:val="00FA35DE"/>
    <w:rsid w:val="00FA3AD8"/>
    <w:rsid w:val="00FA422B"/>
    <w:rsid w:val="00FA42E5"/>
    <w:rsid w:val="00FA4346"/>
    <w:rsid w:val="00FA47DC"/>
    <w:rsid w:val="00FA4CF8"/>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908"/>
    <w:rsid w:val="00FD6EA7"/>
    <w:rsid w:val="00FD7B2B"/>
    <w:rsid w:val="00FE02A4"/>
    <w:rsid w:val="00FE0465"/>
    <w:rsid w:val="00FE0474"/>
    <w:rsid w:val="00FE0953"/>
    <w:rsid w:val="00FE13D0"/>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E44"/>
    <w:rsid w:val="00FF09B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0910C2"/>
    <w:pPr>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9801DF"/>
    <w:pPr>
      <w:spacing w:before="0" w:after="0" w:line="240" w:lineRule="auto"/>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01" Type="http://schemas.openxmlformats.org/officeDocument/2006/relationships/fontTable" Target="fontTable.xml"/><Relationship Id="rId10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png"/><Relationship Id="rId70" Type="http://schemas.openxmlformats.org/officeDocument/2006/relationships/image" Target="media/image62.png"/><Relationship Id="rId71" Type="http://schemas.openxmlformats.org/officeDocument/2006/relationships/image" Target="media/image63.png"/><Relationship Id="rId72" Type="http://schemas.openxmlformats.org/officeDocument/2006/relationships/image" Target="media/image64.png"/><Relationship Id="rId73" Type="http://schemas.openxmlformats.org/officeDocument/2006/relationships/image" Target="media/image65.png"/><Relationship Id="rId74" Type="http://schemas.openxmlformats.org/officeDocument/2006/relationships/image" Target="media/image66.png"/><Relationship Id="rId75" Type="http://schemas.openxmlformats.org/officeDocument/2006/relationships/image" Target="media/image67.png"/><Relationship Id="rId76" Type="http://schemas.openxmlformats.org/officeDocument/2006/relationships/image" Target="media/image68.png"/><Relationship Id="rId77" Type="http://schemas.openxmlformats.org/officeDocument/2006/relationships/image" Target="media/image69.png"/><Relationship Id="rId78" Type="http://schemas.openxmlformats.org/officeDocument/2006/relationships/image" Target="media/image70.png"/><Relationship Id="rId79" Type="http://schemas.openxmlformats.org/officeDocument/2006/relationships/image" Target="media/image71.png"/><Relationship Id="rId90" Type="http://schemas.openxmlformats.org/officeDocument/2006/relationships/hyperlink" Target="http://cloud.youku.com/docs" TargetMode="External"/><Relationship Id="rId91" Type="http://schemas.openxmlformats.org/officeDocument/2006/relationships/hyperlink" Target="http://hadoop.apache.org/" TargetMode="External"/><Relationship Id="rId92" Type="http://schemas.openxmlformats.org/officeDocument/2006/relationships/hyperlink" Target="http://www.adobe.com/products/hds-dynamic-streaming.html" TargetMode="External"/><Relationship Id="rId93" Type="http://schemas.openxmlformats.org/officeDocument/2006/relationships/hyperlink" Target="https://developer.apple.com/streaming/" TargetMode="External"/><Relationship Id="rId94" Type="http://schemas.openxmlformats.org/officeDocument/2006/relationships/hyperlink" Target="https://www.iis.net/downloads/microsoft/smooth-streaming" TargetMode="External"/><Relationship Id="rId95" Type="http://schemas.openxmlformats.org/officeDocument/2006/relationships/hyperlink" Target="http://mpeg.chiariglione.org/standards/mpeg-dash" TargetMode="External"/><Relationship Id="rId96" Type="http://schemas.openxmlformats.org/officeDocument/2006/relationships/hyperlink" Target="https://hadoop.apache.org/" TargetMode="External"/><Relationship Id="rId97" Type="http://schemas.openxmlformats.org/officeDocument/2006/relationships/hyperlink" Target="http://ir.youku.com/phoenix.zhtml?c=241246&amp;p=irol-newsArticle_print&amp;ID=1988630" TargetMode="External"/><Relationship Id="rId98" Type="http://schemas.openxmlformats.org/officeDocument/2006/relationships/hyperlink" Target="https://github.com/isnowfy/snownlp" TargetMode="External"/><Relationship Id="rId99" Type="http://schemas.openxmlformats.org/officeDocument/2006/relationships/hyperlink" Target="https://github.com/fxsjy/jieba" TargetMode="Externa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image" Target="media/image60.png"/><Relationship Id="rId69" Type="http://schemas.openxmlformats.org/officeDocument/2006/relationships/image" Target="media/image61.png"/><Relationship Id="rId100" Type="http://schemas.openxmlformats.org/officeDocument/2006/relationships/footer" Target="footer2.xml"/><Relationship Id="rId80" Type="http://schemas.openxmlformats.org/officeDocument/2006/relationships/image" Target="media/image72.png"/><Relationship Id="rId81" Type="http://schemas.openxmlformats.org/officeDocument/2006/relationships/image" Target="media/image73.png"/><Relationship Id="rId82" Type="http://schemas.openxmlformats.org/officeDocument/2006/relationships/image" Target="media/image74.png"/><Relationship Id="rId83" Type="http://schemas.openxmlformats.org/officeDocument/2006/relationships/image" Target="media/image75.png"/><Relationship Id="rId84" Type="http://schemas.openxmlformats.org/officeDocument/2006/relationships/image" Target="media/image76.png"/><Relationship Id="rId85" Type="http://schemas.openxmlformats.org/officeDocument/2006/relationships/image" Target="media/image77.png"/><Relationship Id="rId86" Type="http://schemas.openxmlformats.org/officeDocument/2006/relationships/image" Target="media/image78.png"/><Relationship Id="rId87" Type="http://schemas.openxmlformats.org/officeDocument/2006/relationships/hyperlink" Target="http://www.internetlivestats.com/internet-users/" TargetMode="External"/><Relationship Id="rId88" Type="http://schemas.openxmlformats.org/officeDocument/2006/relationships/hyperlink" Target="http://www.cnnic.net.cn/hlwfzyj/hlwxzbg/hlwtjbg/201701/P020170123364672657408.pdf" TargetMode="External"/><Relationship Id="rId89" Type="http://schemas.openxmlformats.org/officeDocument/2006/relationships/hyperlink" Target="http://www.cisco.com/c/en/us/solutions/collateral/service-provider/visual-networking-index-vni/complete-white-paper-c11-481360.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ED024A1-59D3-DA4E-978D-D6EB95643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TotalTime>
  <Pages>147</Pages>
  <Words>40819</Words>
  <Characters>232671</Characters>
  <Application>Microsoft Macintosh Word</Application>
  <DocSecurity>0</DocSecurity>
  <Lines>1938</Lines>
  <Paragraphs>545</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72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765</cp:revision>
  <cp:lastPrinted>2017-03-30T06:46:00Z</cp:lastPrinted>
  <dcterms:created xsi:type="dcterms:W3CDTF">2017-03-30T06:46:00Z</dcterms:created>
  <dcterms:modified xsi:type="dcterms:W3CDTF">2017-04-13T08:47:00Z</dcterms:modified>
</cp:coreProperties>
</file>